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A6B700" w14:textId="6CFDEF7D" w:rsidR="00D305FC" w:rsidRPr="009B3598" w:rsidRDefault="00D305FC" w:rsidP="009B3598">
      <w:pPr>
        <w:pStyle w:val="AuthorName"/>
        <w:spacing w:after="120" w:line="240" w:lineRule="auto"/>
        <w:jc w:val="both"/>
        <w:rPr>
          <w:rFonts w:eastAsiaTheme="minorEastAsia"/>
          <w:color w:val="auto"/>
          <w:kern w:val="28"/>
          <w:sz w:val="28"/>
          <w:szCs w:val="28"/>
          <w:lang w:eastAsia="ja-JP"/>
        </w:rPr>
      </w:pPr>
      <w:r w:rsidRPr="00D305FC">
        <w:rPr>
          <w:color w:val="auto"/>
          <w:kern w:val="28"/>
          <w:sz w:val="28"/>
          <w:szCs w:val="28"/>
        </w:rPr>
        <w:t>P</w:t>
      </w:r>
      <w:r w:rsidR="009B3598">
        <w:rPr>
          <w:rFonts w:eastAsiaTheme="minorEastAsia" w:hint="eastAsia"/>
          <w:color w:val="auto"/>
          <w:kern w:val="28"/>
          <w:sz w:val="28"/>
          <w:szCs w:val="28"/>
          <w:lang w:eastAsia="ja-JP"/>
        </w:rPr>
        <w:t xml:space="preserve">erancangan Deteksi Serangan Syn Flooding Menggunakan Metode </w:t>
      </w:r>
      <w:r w:rsidR="009B3598">
        <w:rPr>
          <w:rFonts w:eastAsiaTheme="minorEastAsia"/>
          <w:color w:val="auto"/>
          <w:kern w:val="28"/>
          <w:sz w:val="28"/>
          <w:szCs w:val="28"/>
          <w:lang w:eastAsia="ja-JP"/>
        </w:rPr>
        <w:t>Naïve</w:t>
      </w:r>
      <w:r w:rsidR="009B3598">
        <w:rPr>
          <w:rFonts w:eastAsiaTheme="minorEastAsia" w:hint="eastAsia"/>
          <w:color w:val="auto"/>
          <w:kern w:val="28"/>
          <w:sz w:val="28"/>
          <w:szCs w:val="28"/>
          <w:lang w:eastAsia="ja-JP"/>
        </w:rPr>
        <w:t xml:space="preserve"> Bayes</w:t>
      </w:r>
    </w:p>
    <w:p w14:paraId="19F74FCC" w14:textId="77777777" w:rsidR="00D305FC" w:rsidRDefault="00D305FC" w:rsidP="00044040">
      <w:pPr>
        <w:pStyle w:val="AuthorAffiliation"/>
        <w:spacing w:line="240" w:lineRule="auto"/>
        <w:rPr>
          <w:b/>
        </w:rPr>
      </w:pPr>
      <w:r w:rsidRPr="00D305FC">
        <w:rPr>
          <w:b/>
        </w:rPr>
        <w:t>Fitradi Bambang Kutana</w:t>
      </w:r>
      <w:r w:rsidRPr="00D305FC">
        <w:rPr>
          <w:b/>
          <w:vertAlign w:val="superscript"/>
        </w:rPr>
        <w:t>a</w:t>
      </w:r>
      <w:r w:rsidRPr="00D305FC">
        <w:rPr>
          <w:b/>
        </w:rPr>
        <w:t>, Erick Irawadi Alwi</w:t>
      </w:r>
      <w:r w:rsidRPr="00D305FC">
        <w:rPr>
          <w:b/>
          <w:vertAlign w:val="superscript"/>
        </w:rPr>
        <w:t>b</w:t>
      </w:r>
      <w:r w:rsidRPr="00D305FC">
        <w:rPr>
          <w:b/>
        </w:rPr>
        <w:t>, Andi Widya Mufila Gaffar</w:t>
      </w:r>
      <w:r w:rsidRPr="00D305FC">
        <w:rPr>
          <w:b/>
          <w:vertAlign w:val="superscript"/>
        </w:rPr>
        <w:t>c</w:t>
      </w:r>
    </w:p>
    <w:p w14:paraId="7B830E44" w14:textId="50F6751A"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57599E9B" w:rsidR="0033421B" w:rsidRPr="0033421B" w:rsidRDefault="00D305FC" w:rsidP="001C2599">
      <w:pPr>
        <w:pStyle w:val="AuthorAffiliation"/>
        <w:spacing w:line="240" w:lineRule="auto"/>
        <w:rPr>
          <w:rStyle w:val="AuthorEmailChar"/>
          <w:rFonts w:eastAsiaTheme="minorEastAsia"/>
          <w:lang w:eastAsia="ja-JP"/>
        </w:rPr>
      </w:pPr>
      <w:r w:rsidRPr="009B3598">
        <w:rPr>
          <w:vertAlign w:val="superscript"/>
        </w:rPr>
        <w:t>a</w:t>
      </w:r>
      <w:r w:rsidRPr="009B3598">
        <w:t>13020200140@umi.ac.id</w:t>
      </w:r>
      <w:r>
        <w:t xml:space="preserve">; </w:t>
      </w:r>
      <w:r w:rsidR="009B3598" w:rsidRPr="009B3598">
        <w:rPr>
          <w:vertAlign w:val="superscript"/>
        </w:rPr>
        <w:t>b</w:t>
      </w:r>
      <w:r w:rsidR="009B3598" w:rsidRPr="009B3598">
        <w:t>erick.alwi@umi.ac.id</w:t>
      </w:r>
      <w:r>
        <w:t xml:space="preserve">; </w:t>
      </w:r>
      <w:r w:rsidRPr="009B3598">
        <w:rPr>
          <w:vertAlign w:val="superscript"/>
        </w:rPr>
        <w:t>c</w:t>
      </w:r>
      <w:r w:rsidRPr="009B3598">
        <w:t>widya.mufila@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r w:rsidRPr="0033421B">
        <w:rPr>
          <w:rFonts w:asciiTheme="minorHAnsi" w:eastAsia="MS Mincho" w:hAnsiTheme="minorHAnsi"/>
          <w:iCs/>
          <w:color w:val="7F7F7F"/>
          <w:sz w:val="16"/>
          <w:szCs w:val="16"/>
          <w:lang w:val="en-GB" w:eastAsia="de-DE"/>
        </w:rPr>
        <w:t>Received: xx xx xxxx | Revised: xx xx xxxx | Accepted: xx xx xxxx | Published: xx xx xxxx</w:t>
      </w:r>
    </w:p>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2D89D02A" w14:textId="15C104B8" w:rsidR="002912C9" w:rsidRPr="009B3598" w:rsidRDefault="00D305FC" w:rsidP="00CD36C1">
      <w:pPr>
        <w:pStyle w:val="NormalWeb"/>
        <w:shd w:val="clear" w:color="auto" w:fill="FFFFFF"/>
        <w:spacing w:before="0" w:beforeAutospacing="0" w:after="0" w:afterAutospacing="0" w:line="276" w:lineRule="auto"/>
        <w:jc w:val="both"/>
        <w:rPr>
          <w:rStyle w:val="Strong"/>
          <w:b w:val="0"/>
          <w:bCs w:val="0"/>
          <w:sz w:val="18"/>
          <w:szCs w:val="18"/>
        </w:rPr>
      </w:pPr>
      <w:r w:rsidRPr="009B3598">
        <w:rPr>
          <w:rStyle w:val="Strong"/>
          <w:b w:val="0"/>
          <w:bCs w:val="0"/>
          <w:sz w:val="18"/>
          <w:szCs w:val="18"/>
        </w:rPr>
        <w:t xml:space="preserve">Serangan </w:t>
      </w:r>
      <w:r w:rsidRPr="00CD36C1">
        <w:rPr>
          <w:rStyle w:val="Strong"/>
          <w:b w:val="0"/>
          <w:bCs w:val="0"/>
          <w:i/>
          <w:iCs/>
          <w:sz w:val="18"/>
          <w:szCs w:val="18"/>
        </w:rPr>
        <w:t>Distributed Denial of Service</w:t>
      </w:r>
      <w:r w:rsidRPr="009B3598">
        <w:rPr>
          <w:rStyle w:val="Strong"/>
          <w:b w:val="0"/>
          <w:bCs w:val="0"/>
          <w:sz w:val="18"/>
          <w:szCs w:val="18"/>
        </w:rPr>
        <w:t xml:space="preserve"> (DDoS), khususnya SYN Flooding, merupakan salah satu ancaman serius dalam keamanan jaringan komputer yang memanfaatkan kelemahan proses three-way handshake pada protokol TCP. Serangan ini menyebabkan server mengalami kelebihan beban akibat banyaknya koneksi setengah terbuka sehingga mengganggu ketersediaan layanan. Penelitian ini bertujuan untuk merancang sistem deteksi serangan SYN Flooding menggunakan metode Naive Bayes sebagai algoritma klasifikasi berbasis probabilitas. Metode penelitian meliputi pengumpulan data trafik jaringan normal dan serangan, preprocessing data melalui pembersihan dan ekstraksi fitur, serta pembagian dataset menjadi data latih dan data uji. Fitur yang digunakan antara lain jumlah paket SYN, durasi koneksi, dan status koneksi. Model Naive Bayes kemudian dibangun dan dievaluasi menggunakan confusion matrix dengan parameter akurasi, precision, recall, dan F1-score. Hasil penelitian menunjukkan bahwa metode Naive Bayes mampu mengklasifikasikan trafik jaringan dengan baik serta mendeteksi serangan SYN Flooding secara akurat dan efisien. Selain itu, metode ini memiliki keunggulan dalam hal kesederhanaan dan kecepatan komputasi sehingga cocok diterapkan pada sistem deteksi intrusi jaringan. Dengan demikian, penelitian ini memberikan kontribusi dalam pengembangan sistem keamanan jaringan yang adaptif dan efektif dalam menghadapi ancaman serangan siber.</w:t>
      </w:r>
    </w:p>
    <w:p w14:paraId="0DD7387B" w14:textId="77777777" w:rsidR="00D305FC" w:rsidRDefault="00D305FC" w:rsidP="002912C9">
      <w:pPr>
        <w:pStyle w:val="NormalWeb"/>
        <w:shd w:val="clear" w:color="auto" w:fill="FFFFFF"/>
        <w:spacing w:before="0" w:beforeAutospacing="0" w:after="0" w:afterAutospacing="0"/>
        <w:jc w:val="both"/>
        <w:rPr>
          <w:rStyle w:val="Strong"/>
          <w:b w:val="0"/>
          <w:bCs w:val="0"/>
          <w:sz w:val="20"/>
          <w:szCs w:val="20"/>
        </w:rPr>
      </w:pPr>
    </w:p>
    <w:p w14:paraId="1F442421" w14:textId="34F79C18"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D305FC" w:rsidRPr="00D305FC">
        <w:rPr>
          <w:rStyle w:val="Strong"/>
          <w:b w:val="0"/>
          <w:bCs w:val="0"/>
          <w:sz w:val="18"/>
          <w:szCs w:val="18"/>
        </w:rPr>
        <w:t>SYN Flooding, DoS, Naive Bayes, Keamanan Jaringan, Serangan.</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5719C077" w14:textId="51D6486F" w:rsidR="00D305FC" w:rsidRPr="009B3598" w:rsidRDefault="00D305FC" w:rsidP="009B3598">
      <w:pPr>
        <w:spacing w:line="276" w:lineRule="auto"/>
        <w:rPr>
          <w:rFonts w:eastAsiaTheme="minorEastAsia"/>
          <w:lang w:eastAsia="ja-JP"/>
        </w:rPr>
      </w:pPr>
      <w:r w:rsidRPr="009B3598">
        <w:t>Penggunaan jaringan komputer semakin meningkat seiring dengan perkembangan terkonologi informasi yang semakin pesat. Jaringan komputer tidak hanya digunakan untuk kepentingan bisnis,tetapi juga digunakan untuk kepentingan pribadi seperti internet banking dan media sosial. Namun,semakin banyak penggunaan jaringan komputer, semakin banyaka pula ancaman keamanan yang mengintai. Oleh karena itu,keamanan jaringan menjadi suatu hal yang sangat penting untuk menjaga kerahasiaan,integritas serta ketersediaan data</w:t>
      </w:r>
      <w:r w:rsidR="00AF6917">
        <w:t xml:space="preserve"> </w:t>
      </w:r>
      <w:sdt>
        <w:sdtPr>
          <w:rPr>
            <w:color w:val="000000"/>
          </w:rPr>
          <w:tag w:val="MENDELEY_CITATION_v3_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"/>
          <w:id w:val="2078935746"/>
          <w:placeholder>
            <w:docPart w:val="DefaultPlaceholder_-1854013440"/>
          </w:placeholder>
        </w:sdtPr>
        <w:sdtContent>
          <w:r w:rsidR="00492E03" w:rsidRPr="00492E03">
            <w:rPr>
              <w:color w:val="000000"/>
            </w:rPr>
            <w:t>[1]</w:t>
          </w:r>
        </w:sdtContent>
      </w:sdt>
      <w:r w:rsidRPr="009B3598">
        <w:t xml:space="preserve">. </w:t>
      </w:r>
      <w:r w:rsidRPr="009B3598">
        <w:rPr>
          <w:color w:val="000000"/>
        </w:rPr>
        <w:t>Serangan Denial of Service (DoS) merupakan salah satu jenis serangan yang bertujuan untuk mengganggu ketersediaan layanan pada suatu sistem atau server</w:t>
      </w:r>
      <w:r w:rsidR="00616C2D">
        <w:rPr>
          <w:color w:val="000000"/>
        </w:rPr>
        <w:t xml:space="preserve"> </w:t>
      </w:r>
      <w:sdt>
        <w:sdtPr>
          <w:rPr>
            <w:color w:val="000000"/>
          </w:rPr>
          <w:tag w:val="MENDELEY_CITATION_v3_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"/>
          <w:id w:val="-654835350"/>
          <w:placeholder>
            <w:docPart w:val="DefaultPlaceholder_-1854013440"/>
          </w:placeholder>
        </w:sdtPr>
        <w:sdtContent>
          <w:r w:rsidR="00492E03" w:rsidRPr="00492E03">
            <w:rPr>
              <w:color w:val="000000"/>
            </w:rPr>
            <w:t>[2]</w:t>
          </w:r>
        </w:sdtContent>
      </w:sdt>
      <w:r w:rsidRPr="009B3598">
        <w:rPr>
          <w:color w:val="000000"/>
        </w:rPr>
        <w:t xml:space="preserve">. Serangan ini bekerja dengan cara membanjiri server dengan sejumlah besar permintaan dari satu sumber sehingga kapasitas sumber daya server menjadi penuh. Akibatnya, server tidak mampu menangani permintaan yang masuk secara normal dan menyebabkan layanan tidak dapat diakses atau tidak berjalan sebagaimana mestinya </w:t>
      </w:r>
      <w:sdt>
        <w:sdtPr>
          <w:rPr>
            <w:color w:val="000000"/>
          </w:rPr>
          <w:tag w:val="MENDELEY_CITATION_v3_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"/>
          <w:id w:val="818539003"/>
          <w:placeholder>
            <w:docPart w:val="DefaultPlaceholder_-1854013440"/>
          </w:placeholder>
        </w:sdtPr>
        <w:sdtContent>
          <w:r w:rsidR="00492E03" w:rsidRPr="00492E03">
            <w:rPr>
              <w:color w:val="000000"/>
            </w:rPr>
            <w:t>[3]</w:t>
          </w:r>
        </w:sdtContent>
      </w:sdt>
      <w:r w:rsidR="009B3598" w:rsidRPr="009B3598">
        <w:rPr>
          <w:rFonts w:eastAsiaTheme="minorEastAsia"/>
          <w:color w:val="000000"/>
          <w:lang w:eastAsia="ja-JP"/>
        </w:rPr>
        <w:t>.</w:t>
      </w:r>
    </w:p>
    <w:p w14:paraId="11F986E6" w14:textId="7CF5C822" w:rsidR="00D305FC" w:rsidRPr="009B3598" w:rsidRDefault="00D305FC" w:rsidP="009B3598">
      <w:pPr>
        <w:spacing w:line="276" w:lineRule="auto"/>
      </w:pPr>
      <w:r w:rsidRPr="009B3598">
        <w:rPr>
          <w:i/>
          <w:iCs/>
        </w:rPr>
        <w:t>Syn flood</w:t>
      </w:r>
      <w:r w:rsidRPr="009B3598">
        <w:t xml:space="preserve"> adalah salah satu serangan </w:t>
      </w:r>
      <w:r w:rsidRPr="009B3598">
        <w:rPr>
          <w:i/>
          <w:iCs/>
        </w:rPr>
        <w:t xml:space="preserve">Denial of service (DoS) </w:t>
      </w:r>
      <w:r w:rsidRPr="009B3598">
        <w:t xml:space="preserve">yang memanfaatkan mekanisme TCP </w:t>
      </w:r>
      <w:r w:rsidRPr="009B3598">
        <w:rPr>
          <w:i/>
          <w:iCs/>
        </w:rPr>
        <w:t>Three way</w:t>
      </w:r>
      <w:r w:rsidRPr="009B3598">
        <w:t xml:space="preserve"> </w:t>
      </w:r>
      <w:r w:rsidRPr="009B3598">
        <w:rPr>
          <w:i/>
          <w:iCs/>
        </w:rPr>
        <w:t>handshake</w:t>
      </w:r>
      <w:r w:rsidRPr="009B3598">
        <w:t xml:space="preserve"> sehingga menyulitkan untuk membedakan dengan koneksi TCP legal karena memiliki karakteristik yang sama dengan koneksi TCP legal</w:t>
      </w:r>
      <w:r w:rsidR="009145AB">
        <w:t xml:space="preserve"> </w:t>
      </w:r>
      <w:sdt>
        <w:sdtPr>
          <w:rPr>
            <w:color w:val="000000"/>
          </w:rPr>
          <w:tag w:val="MENDELEY_CITATION_v3_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"/>
          <w:id w:val="1746451316"/>
          <w:placeholder>
            <w:docPart w:val="DefaultPlaceholder_-1854013440"/>
          </w:placeholder>
        </w:sdtPr>
        <w:sdtContent>
          <w:r w:rsidR="00492E03" w:rsidRPr="00492E03">
            <w:rPr>
              <w:color w:val="000000"/>
            </w:rPr>
            <w:t>[4], [5]</w:t>
          </w:r>
        </w:sdtContent>
      </w:sdt>
      <w:r w:rsidRPr="009B3598">
        <w:t xml:space="preserve">. Serangan </w:t>
      </w:r>
      <w:r w:rsidRPr="009B3598">
        <w:rPr>
          <w:i/>
          <w:iCs/>
        </w:rPr>
        <w:t xml:space="preserve">Syn Flood </w:t>
      </w:r>
      <w:r w:rsidRPr="009B3598">
        <w:t xml:space="preserve">muncul ketika klien tidak merespon </w:t>
      </w:r>
      <w:r w:rsidRPr="009B3598">
        <w:rPr>
          <w:i/>
          <w:iCs/>
        </w:rPr>
        <w:t xml:space="preserve">SYN/ACK </w:t>
      </w:r>
      <w:r w:rsidRPr="009B3598">
        <w:t>dari server sehingga layanan berhenti sampai waktunya habis</w:t>
      </w:r>
      <w:r w:rsidR="009145AB">
        <w:t xml:space="preserve"> </w:t>
      </w:r>
      <w:sdt>
        <w:sdtPr>
          <w:rPr>
            <w:color w:val="000000"/>
          </w:rPr>
          <w:tag w:val="MENDELEY_CITATION_v3_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"/>
          <w:id w:val="-1763217617"/>
          <w:placeholder>
            <w:docPart w:val="DefaultPlaceholder_-1854013440"/>
          </w:placeholder>
        </w:sdtPr>
        <w:sdtContent>
          <w:r w:rsidR="00492E03" w:rsidRPr="00492E03">
            <w:rPr>
              <w:color w:val="000000"/>
            </w:rPr>
            <w:t>[4], [6]</w:t>
          </w:r>
        </w:sdtContent>
      </w:sdt>
      <w:r w:rsidRPr="009B3598">
        <w:t xml:space="preserve">. Pada tipe serangan ini klien tidak pernah merespon karena alamat asalnya dipalsukan. Sasaran penyerangan adalah mengirim paket </w:t>
      </w:r>
      <w:r w:rsidRPr="009B3598">
        <w:rPr>
          <w:i/>
          <w:iCs/>
        </w:rPr>
        <w:t xml:space="preserve">SYN </w:t>
      </w:r>
      <w:r w:rsidRPr="009B3598">
        <w:t xml:space="preserve">kepada server dengan lebih cepat daripada waktu yang diperlukan server untuk berhenti menunggu respon ACK dari klien sehingga menyebabkan server begitu sibuk untuk menunggu klien yang tidak menjawab </w:t>
      </w:r>
      <w:r w:rsidRPr="009B3598">
        <w:rPr>
          <w:i/>
          <w:iCs/>
        </w:rPr>
        <w:t xml:space="preserve">SYN/ACK server. </w:t>
      </w:r>
      <w:r w:rsidRPr="009B3598">
        <w:t>Setelah proses tersebut dilalui maka transferan data akan dimulai</w:t>
      </w:r>
      <w:r w:rsidR="00AF6917">
        <w:t xml:space="preserve"> </w:t>
      </w:r>
      <w:sdt>
        <w:sdtPr>
          <w:rPr>
            <w:color w:val="000000"/>
          </w:rPr>
          <w:tag w:val="MENDELEY_CITATION_v3_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"/>
          <w:id w:val="2106682968"/>
          <w:placeholder>
            <w:docPart w:val="DefaultPlaceholder_-1854013440"/>
          </w:placeholder>
        </w:sdtPr>
        <w:sdtContent>
          <w:r w:rsidR="00492E03" w:rsidRPr="00492E03">
            <w:rPr>
              <w:color w:val="000000"/>
            </w:rPr>
            <w:t>[7]</w:t>
          </w:r>
        </w:sdtContent>
      </w:sdt>
      <w:r w:rsidRPr="009B3598">
        <w:t xml:space="preserve">. </w:t>
      </w:r>
    </w:p>
    <w:p w14:paraId="2CB8EE16" w14:textId="47529CA9" w:rsidR="00D305FC" w:rsidRPr="009B3598" w:rsidRDefault="00D305FC" w:rsidP="009B3598">
      <w:pPr>
        <w:spacing w:line="276" w:lineRule="auto"/>
      </w:pPr>
      <w:r w:rsidRPr="009B3598">
        <w:t xml:space="preserve">Dalam beberapa tahun terakhir, </w:t>
      </w:r>
      <w:r w:rsidRPr="009B3598">
        <w:rPr>
          <w:i/>
          <w:iCs/>
        </w:rPr>
        <w:t xml:space="preserve">Syn Flood </w:t>
      </w:r>
      <w:r w:rsidRPr="009B3598">
        <w:t>masih menjadi salah satu jenis serangan jaringan yang paling agresif dan sering digunakan oleh penyerang, terutama dalam lingkungan jaringan modern seperti SDN dan</w:t>
      </w:r>
      <w:r w:rsidRPr="009B3598">
        <w:rPr>
          <w:i/>
          <w:iCs/>
        </w:rPr>
        <w:t xml:space="preserve"> cloud computing</w:t>
      </w:r>
      <w:r w:rsidR="009145AB">
        <w:t xml:space="preserve"> </w:t>
      </w:r>
      <w:sdt>
        <w:sdtPr>
          <w:rPr>
            <w:color w:val="000000"/>
          </w:rPr>
          <w:tag w:val="MENDELEY_CITATION_v3_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"/>
          <w:id w:val="-1080214017"/>
          <w:placeholder>
            <w:docPart w:val="DefaultPlaceholder_-1854013440"/>
          </w:placeholder>
        </w:sdtPr>
        <w:sdtContent>
          <w:r w:rsidR="00492E03" w:rsidRPr="00492E03">
            <w:rPr>
              <w:color w:val="000000"/>
            </w:rPr>
            <w:t>[8]</w:t>
          </w:r>
        </w:sdtContent>
      </w:sdt>
      <w:r w:rsidRPr="009B3598">
        <w:t xml:space="preserve">. Serangan ini tidak hanya berdampak pada penurunan performa jaringan, tetapi juga dapat menyebabkan kerugian finansial dan gangguan operasional pada sistem yang bergantung pada layanan jaringan secara real-time. Selain itu, meningkatnya skala jaringan dan penggunaan perangkat yang terhubung secara luas menyebabkan potensi serangan menjadi semakin besar, termasuk kemungkinan penggunaan botnet untuk melancarkan serangan secara masif (Distributed DoS). Hal ini memperparah kondisi karena sistem keamanan </w:t>
      </w:r>
      <w:r w:rsidRPr="009B3598">
        <w:lastRenderedPageBreak/>
        <w:t>tradisional seperti firewall sering kali tidak mampu membedakan antara trafik normal dan trafik serangan secara akurat</w:t>
      </w:r>
      <w:r w:rsidR="00AF6917">
        <w:t xml:space="preserve"> </w:t>
      </w:r>
      <w:sdt>
        <w:sdtPr>
          <w:rPr>
            <w:color w:val="000000"/>
          </w:rPr>
          <w:tag w:val="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"/>
          <w:id w:val="727572557"/>
          <w:placeholder>
            <w:docPart w:val="DefaultPlaceholder_-1854013440"/>
          </w:placeholder>
        </w:sdtPr>
        <w:sdtContent>
          <w:r w:rsidR="00492E03" w:rsidRPr="00492E03">
            <w:rPr>
              <w:color w:val="000000"/>
            </w:rPr>
            <w:t>[9], [10], [11]</w:t>
          </w:r>
        </w:sdtContent>
      </w:sdt>
      <w:r w:rsidR="00AF6917">
        <w:rPr>
          <w:color w:val="000000"/>
        </w:rPr>
        <w:t>.</w:t>
      </w:r>
    </w:p>
    <w:p w14:paraId="4D92953D" w14:textId="582E728E" w:rsidR="00D305FC" w:rsidRPr="009B3598" w:rsidRDefault="00D305FC" w:rsidP="009B3598">
      <w:pPr>
        <w:spacing w:line="276" w:lineRule="auto"/>
      </w:pPr>
      <w:r w:rsidRPr="009B3598">
        <w:t xml:space="preserve">Seiring dengan meningkatnya kompleksitas jaringan komputer dan tingginya ancaman keamanan siber, diperlukan metode deteksi yang mampu mengidentifikasi serangan secara cepat dan akurat. Salah satu pendekatan yang banyak digunakan dalam sistem deteksi intrusi adalah metode berbasis </w:t>
      </w:r>
      <w:r w:rsidRPr="009B3598">
        <w:rPr>
          <w:rStyle w:val="Emphasis"/>
        </w:rPr>
        <w:t>machine learning</w:t>
      </w:r>
      <w:r w:rsidRPr="009B3598">
        <w:t xml:space="preserve">, khususnya algoritma </w:t>
      </w:r>
      <w:r w:rsidRPr="009B3598">
        <w:rPr>
          <w:rStyle w:val="Strong"/>
          <w:b w:val="0"/>
          <w:bCs w:val="0"/>
        </w:rPr>
        <w:t>Naive Bayes</w:t>
      </w:r>
      <w:r w:rsidRPr="009B3598">
        <w:t>. Metode ini dikenal karena kesederhanaannya, efisiensi komputasi, serta kemampuannya dalam melakukan klasifikasi berdasarkan probabilitas data yang diamati. Naive Bayes merupakan algoritma klasifikasi yang didasarkan pada Teorema Bayes dengan asumsi bahwa setiap fitur bersifat independen satu sama lain</w:t>
      </w:r>
      <w:r w:rsidR="00492E03">
        <w:t xml:space="preserve"> </w:t>
      </w:r>
      <w:sdt>
        <w:sdtPr>
          <w:rPr>
            <w:color w:val="000000"/>
          </w:rPr>
          <w:tag w:val="MENDELEY_CITATION_v3_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"/>
          <w:id w:val="-507451479"/>
          <w:placeholder>
            <w:docPart w:val="DefaultPlaceholder_-1854013440"/>
          </w:placeholder>
        </w:sdtPr>
        <w:sdtContent>
          <w:r w:rsidR="00492E03" w:rsidRPr="00492E03">
            <w:rPr>
              <w:color w:val="000000"/>
            </w:rPr>
            <w:t>[12]</w:t>
          </w:r>
        </w:sdtContent>
      </w:sdt>
      <w:r w:rsidRPr="009B3598">
        <w:t>. Dalam konteks keamanan jaringan, metode ini dapat digunakan untuk mengklasifikasikan trafik jaringan ke dalam kategori normal atau serangan berdasarkan pola tertentu yang terdeteksi pada data</w:t>
      </w:r>
      <w:r w:rsidR="00492E03">
        <w:t xml:space="preserve"> </w:t>
      </w:r>
      <w:sdt>
        <w:sdtPr>
          <w:rPr>
            <w:color w:val="000000"/>
          </w:rPr>
          <w:tag w:val="MENDELEY_CITATION_v3_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"/>
          <w:id w:val="-237715343"/>
          <w:placeholder>
            <w:docPart w:val="DefaultPlaceholder_-1854013440"/>
          </w:placeholder>
        </w:sdtPr>
        <w:sdtContent>
          <w:r w:rsidR="00492E03" w:rsidRPr="00492E03">
            <w:rPr>
              <w:color w:val="000000"/>
            </w:rPr>
            <w:t>[13]</w:t>
          </w:r>
        </w:sdtContent>
      </w:sdt>
      <w:r w:rsidRPr="009B3598">
        <w:t>. Keunggulan utama dari Naive Bayes adalah kemampuannya dalam menangani dataset berukuran besar serta memberikan hasil klasifikasi yang cukup akurat dengan waktu komputasi yang relatif cepat</w:t>
      </w:r>
      <w:r w:rsidR="00AF6917">
        <w:t xml:space="preserve"> </w:t>
      </w:r>
      <w:sdt>
        <w:sdtPr>
          <w:rPr>
            <w:color w:val="000000"/>
          </w:rPr>
          <w:tag w:val="MENDELEY_CITATION_v3_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"/>
          <w:id w:val="-1234925870"/>
          <w:placeholder>
            <w:docPart w:val="DefaultPlaceholder_-1854013440"/>
          </w:placeholder>
        </w:sdtPr>
        <w:sdtContent>
          <w:r w:rsidR="00492E03" w:rsidRPr="00492E03">
            <w:rPr>
              <w:color w:val="000000"/>
            </w:rPr>
            <w:t>[14]</w:t>
          </w:r>
        </w:sdtContent>
      </w:sdt>
      <w:r w:rsidR="00AF6917">
        <w:t>.</w:t>
      </w:r>
      <w:r w:rsidRPr="009B3598">
        <w:t xml:space="preserve"> Dalam beberapa penelitian nasional terbaru, metode Naive Bayes telah banyak diterapkan dalam berbagai bidang keamanan siber, termasuk deteksi serangan jaringan. Penerapan algoritma ini pada sistem deteksi intrusi menunjukkan bahwa Naive Bayes mampu mengidentifikasi pola serangan dengan tingkat akurasi yang tinggi, terutama pada data yang memiliki karakteristik statistik yang jelas. Selain itu, metode ini juga dinilai efektif dalam memproses data trafik jaringan yang kompleks dan dinamis. Terkait dengan serangan </w:t>
      </w:r>
      <w:r w:rsidRPr="009B3598">
        <w:rPr>
          <w:rStyle w:val="Strong"/>
          <w:b w:val="0"/>
          <w:bCs w:val="0"/>
          <w:i/>
          <w:iCs/>
        </w:rPr>
        <w:t>SYN Flooding</w:t>
      </w:r>
      <w:r w:rsidRPr="009B3598">
        <w:rPr>
          <w:b/>
          <w:bCs/>
          <w:i/>
          <w:iCs/>
        </w:rPr>
        <w:t>,</w:t>
      </w:r>
      <w:r w:rsidRPr="009B3598">
        <w:t xml:space="preserve"> penggunaan Naive Bayes menjadi solusi yang cukup menjanjikan karena serangan ini memiliki pola trafik tertentu yang dapat dianalisis secara probabilistik. </w:t>
      </w:r>
      <w:r w:rsidRPr="009B3598">
        <w:rPr>
          <w:i/>
          <w:iCs/>
        </w:rPr>
        <w:t>SYN Flooding</w:t>
      </w:r>
      <w:r w:rsidRPr="009B3598">
        <w:t xml:space="preserve"> biasanya ditandai dengan tingginya jumlah paket SYN yang tidak diikuti oleh penyelesaian koneksi (ACK), sehingga menghasilkan banyak koneksi setengah terbuka</w:t>
      </w:r>
      <w:r w:rsidR="00AF6917">
        <w:t xml:space="preserve"> </w:t>
      </w:r>
      <w:sdt>
        <w:sdtPr>
          <w:rPr>
            <w:color w:val="000000"/>
          </w:rPr>
          <w:tag w:val="MENDELEY_CITATION_v3_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"/>
          <w:id w:val="591507892"/>
          <w:placeholder>
            <w:docPart w:val="DefaultPlaceholder_-1854013440"/>
          </w:placeholder>
        </w:sdtPr>
        <w:sdtContent>
          <w:r w:rsidR="00492E03" w:rsidRPr="00492E03">
            <w:rPr>
              <w:color w:val="000000"/>
            </w:rPr>
            <w:t>[15]</w:t>
          </w:r>
        </w:sdtContent>
      </w:sdt>
      <w:r w:rsidRPr="009B3598">
        <w:t>. Pola ini dapat dijadikan sebagai fitur dalam proses klasifikasi menggunakan Naive Bayes</w:t>
      </w:r>
      <w:r w:rsidR="00AF6917">
        <w:t xml:space="preserve"> </w:t>
      </w:r>
      <w:sdt>
        <w:sdtPr>
          <w:rPr>
            <w:color w:val="000000"/>
          </w:rPr>
          <w:tag w:val="MENDELEY_CITATION_v3_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"/>
          <w:id w:val="1227721123"/>
          <w:placeholder>
            <w:docPart w:val="DefaultPlaceholder_-1854013440"/>
          </w:placeholder>
        </w:sdtPr>
        <w:sdtContent>
          <w:r w:rsidR="00492E03" w:rsidRPr="00492E03">
            <w:rPr>
              <w:color w:val="000000"/>
            </w:rPr>
            <w:t>[16]</w:t>
          </w:r>
        </w:sdtContent>
      </w:sdt>
      <w:r w:rsidRPr="009B3598">
        <w:t>.</w:t>
      </w:r>
    </w:p>
    <w:p w14:paraId="0B74176F" w14:textId="03AA54AA" w:rsidR="00D305FC" w:rsidRPr="009B3598" w:rsidRDefault="00D305FC" w:rsidP="009B3598">
      <w:pPr>
        <w:spacing w:line="276" w:lineRule="auto"/>
      </w:pPr>
      <w:r w:rsidRPr="009B3598">
        <w:t xml:space="preserve">Beberapa penelitian nasional menunjukkan bahwa penggunaan Naive Bayes dalam mendeteksi serangan jaringan, termasuk </w:t>
      </w:r>
      <w:r w:rsidRPr="009B3598">
        <w:rPr>
          <w:i/>
          <w:iCs/>
        </w:rPr>
        <w:t>SYN Flooding</w:t>
      </w:r>
      <w:r w:rsidRPr="009B3598">
        <w:t>, mampu menghasilkan performa yang baik dengan tingkat akurasi yang tinggi. Selain itu, metode ini juga relatif mudah diimplementasikan dan tidak memerlukan sumber daya komputasi yang besar, sehingga cocok digunakan dalam sistem keamanan jaringan skala kecil hingga menengah</w:t>
      </w:r>
      <w:r w:rsidR="00AF6917">
        <w:t xml:space="preserve"> </w:t>
      </w:r>
      <w:sdt>
        <w:sdtPr>
          <w:rPr>
            <w:color w:val="000000"/>
          </w:rPr>
          <w:tag w:val="MENDELEY_CITATION_v3_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"/>
          <w:id w:val="1668826631"/>
          <w:placeholder>
            <w:docPart w:val="DefaultPlaceholder_-1854013440"/>
          </w:placeholder>
        </w:sdtPr>
        <w:sdtContent>
          <w:r w:rsidR="00492E03" w:rsidRPr="00492E03">
            <w:rPr>
              <w:color w:val="000000"/>
            </w:rPr>
            <w:t>[17]</w:t>
          </w:r>
        </w:sdtContent>
      </w:sdt>
      <w:r w:rsidRPr="009B3598">
        <w:t>. Dengan demikian, penggunaan metode Naive Bayes dalam mendeteksi serangan SYN Flooding menjadi salah satu pendekatan yang efektif dan efisien dalam meningkatkan keamanan jaringan. Oleh karena itu, penelitian ini mengkaji penerapan Naive Bayes sebagai metode klasifikasi dalam sistem deteksi serangan SYN Flooding guna menghasilkan sistem yang mampu mendeteksi serangan secara cepat, akurat, dan adaptif terhadap perubahan pola trafik jaringan.</w:t>
      </w:r>
    </w:p>
    <w:p w14:paraId="3EBD01A9" w14:textId="4A01CBE2" w:rsidR="001C6DDD" w:rsidRPr="00827700" w:rsidRDefault="00056678" w:rsidP="00B92DA7">
      <w:pPr>
        <w:pStyle w:val="NormalWeb"/>
        <w:shd w:val="clear" w:color="auto" w:fill="FFFFFF"/>
        <w:spacing w:after="0" w:afterAutospacing="0" w:line="276" w:lineRule="auto"/>
        <w:jc w:val="both"/>
        <w:rPr>
          <w:rStyle w:val="Strong"/>
          <w:b w:val="0"/>
          <w:bCs w:val="0"/>
          <w:sz w:val="20"/>
          <w:szCs w:val="20"/>
        </w:rPr>
      </w:pPr>
      <w:r>
        <w:rPr>
          <w:rStyle w:val="Strong"/>
          <w:sz w:val="20"/>
          <w:szCs w:val="20"/>
        </w:rPr>
        <w:t>Metode</w:t>
      </w:r>
    </w:p>
    <w:p w14:paraId="57DA1CE5" w14:textId="77777777" w:rsidR="00D305FC" w:rsidRPr="00B511FC" w:rsidRDefault="00D305FC" w:rsidP="00D305FC">
      <w:pPr>
        <w:pStyle w:val="ListParagraph"/>
        <w:numPr>
          <w:ilvl w:val="0"/>
          <w:numId w:val="43"/>
        </w:numPr>
        <w:spacing w:after="0" w:line="276" w:lineRule="auto"/>
      </w:pPr>
      <w:r w:rsidRPr="00B511FC">
        <w:t xml:space="preserve">Tahapan Penelitian </w:t>
      </w:r>
    </w:p>
    <w:p w14:paraId="65936F3B" w14:textId="77777777" w:rsidR="00D305FC" w:rsidRDefault="00D305FC" w:rsidP="00D305FC">
      <w:pPr>
        <w:spacing w:line="276" w:lineRule="auto"/>
        <w:ind w:left="360"/>
      </w:pPr>
      <w:r>
        <w:t>Penelitian dilakukan melalui beberapa langkah penelitian yang dapat dilihat pada Gambar 1.</w:t>
      </w:r>
    </w:p>
    <w:p w14:paraId="32ED6040" w14:textId="77777777" w:rsidR="00D305FC" w:rsidRDefault="00D305FC" w:rsidP="00D305FC">
      <w:pPr>
        <w:pStyle w:val="ListParagraph"/>
        <w:numPr>
          <w:ilvl w:val="0"/>
          <w:numId w:val="44"/>
        </w:numPr>
        <w:spacing w:after="0" w:line="276" w:lineRule="auto"/>
      </w:pPr>
      <w:r>
        <w:t xml:space="preserve">Identifikasi Masalah </w:t>
      </w:r>
    </w:p>
    <w:p w14:paraId="5792506A" w14:textId="77777777" w:rsidR="00D305FC" w:rsidRPr="00F60EFF" w:rsidRDefault="00D305FC" w:rsidP="00D305FC">
      <w:pPr>
        <w:pStyle w:val="ListParagraph"/>
        <w:spacing w:line="276" w:lineRule="auto"/>
      </w:pPr>
      <w:r w:rsidRPr="00F60EFF">
        <w:t xml:space="preserve">Tahap awal penelitian dilakukan dengan mengidentifikasi permasalahan yang terjadi pada jaringan komputer, khususnya terkait serangan </w:t>
      </w:r>
      <w:r w:rsidRPr="00AF6917">
        <w:rPr>
          <w:rStyle w:val="Strong"/>
          <w:b w:val="0"/>
          <w:bCs w:val="0"/>
          <w:i/>
          <w:iCs/>
        </w:rPr>
        <w:t xml:space="preserve">Denial of Service </w:t>
      </w:r>
      <w:r w:rsidRPr="00AF6917">
        <w:rPr>
          <w:rStyle w:val="Strong"/>
          <w:b w:val="0"/>
          <w:bCs w:val="0"/>
        </w:rPr>
        <w:t>(DoS)</w:t>
      </w:r>
      <w:r w:rsidRPr="00AF6917">
        <w:rPr>
          <w:rStyle w:val="Strong"/>
          <w:b w:val="0"/>
          <w:bCs w:val="0"/>
          <w:i/>
          <w:iCs/>
        </w:rPr>
        <w:t xml:space="preserve"> </w:t>
      </w:r>
      <w:r w:rsidRPr="00AF6917">
        <w:rPr>
          <w:rStyle w:val="Strong"/>
          <w:b w:val="0"/>
          <w:bCs w:val="0"/>
        </w:rPr>
        <w:t>jenis</w:t>
      </w:r>
      <w:r w:rsidRPr="00AF6917">
        <w:rPr>
          <w:rStyle w:val="Strong"/>
          <w:b w:val="0"/>
          <w:bCs w:val="0"/>
          <w:i/>
          <w:iCs/>
        </w:rPr>
        <w:t xml:space="preserve"> SYN Flooding</w:t>
      </w:r>
      <w:r w:rsidRPr="00F60EFF">
        <w:t>. Pada tahap ini dianalisis bagaimana serangan tersebut bekerja, dampaknya terhadap sistem, serta kelemahan metode deteksi yang sudah ada.</w:t>
      </w:r>
    </w:p>
    <w:p w14:paraId="2323D231" w14:textId="77777777" w:rsidR="00D305FC" w:rsidRDefault="00D305FC" w:rsidP="00D305FC">
      <w:pPr>
        <w:pStyle w:val="ListParagraph"/>
        <w:numPr>
          <w:ilvl w:val="0"/>
          <w:numId w:val="44"/>
        </w:numPr>
        <w:spacing w:after="0" w:line="276" w:lineRule="auto"/>
      </w:pPr>
      <w:r>
        <w:t xml:space="preserve">Studi Literatur </w:t>
      </w:r>
    </w:p>
    <w:p w14:paraId="304379EB" w14:textId="77777777" w:rsidR="00D305FC" w:rsidRPr="00F60EFF" w:rsidRDefault="00D305FC" w:rsidP="009B3598">
      <w:pPr>
        <w:spacing w:after="0" w:line="276" w:lineRule="auto"/>
        <w:ind w:left="720"/>
      </w:pPr>
      <w:r w:rsidRPr="00F60EFF">
        <w:t xml:space="preserve">Tahap ini dilakukan dengan mengkaji Konsep dasar jaringan komputer dan keamanan jaringan, Karakteristik serangan </w:t>
      </w:r>
      <w:r w:rsidRPr="00F60EFF">
        <w:rPr>
          <w:i/>
          <w:iCs/>
        </w:rPr>
        <w:t>SYN Flooding,</w:t>
      </w:r>
      <w:r w:rsidRPr="00F60EFF">
        <w:t xml:space="preserve"> Metode deteksi intrusi berbasis machine learning, Penerapan algoritma Naive Bayes dalam klasifikasi data</w:t>
      </w:r>
    </w:p>
    <w:p w14:paraId="27A8F73A" w14:textId="77777777" w:rsidR="00D305FC" w:rsidRDefault="00D305FC" w:rsidP="00D305FC">
      <w:pPr>
        <w:pStyle w:val="ListParagraph"/>
        <w:numPr>
          <w:ilvl w:val="0"/>
          <w:numId w:val="44"/>
        </w:numPr>
        <w:spacing w:after="0" w:line="276" w:lineRule="auto"/>
      </w:pPr>
      <w:r>
        <w:t xml:space="preserve">Pengumpulan Data Serangan </w:t>
      </w:r>
    </w:p>
    <w:p w14:paraId="18213128" w14:textId="77777777" w:rsidR="00D305FC" w:rsidRDefault="00D305FC" w:rsidP="00D305FC">
      <w:pPr>
        <w:pStyle w:val="ListParagraph"/>
        <w:spacing w:line="276" w:lineRule="auto"/>
        <w:rPr>
          <w:i/>
          <w:iCs/>
        </w:rPr>
      </w:pPr>
      <w:r>
        <w:t xml:space="preserve">Data yang digunakan berupa data trafik jaringan normal dan data trafik serangan </w:t>
      </w:r>
      <w:r w:rsidRPr="00F60EFF">
        <w:rPr>
          <w:i/>
          <w:iCs/>
        </w:rPr>
        <w:t>Syn Flood</w:t>
      </w:r>
      <w:r>
        <w:rPr>
          <w:i/>
          <w:iCs/>
        </w:rPr>
        <w:t>ing</w:t>
      </w:r>
    </w:p>
    <w:p w14:paraId="4C679124" w14:textId="77777777" w:rsidR="00D305FC" w:rsidRDefault="00D305FC" w:rsidP="00D305FC">
      <w:pPr>
        <w:pStyle w:val="ListParagraph"/>
        <w:numPr>
          <w:ilvl w:val="0"/>
          <w:numId w:val="44"/>
        </w:numPr>
        <w:spacing w:after="0" w:line="276" w:lineRule="auto"/>
      </w:pPr>
      <w:r>
        <w:t xml:space="preserve">Processing Data </w:t>
      </w:r>
    </w:p>
    <w:p w14:paraId="3C37E21A" w14:textId="77777777" w:rsidR="00D305FC" w:rsidRDefault="00D305FC" w:rsidP="00D305FC">
      <w:pPr>
        <w:pStyle w:val="ListParagraph"/>
        <w:spacing w:line="276" w:lineRule="auto"/>
      </w:pPr>
      <w:r>
        <w:t>Data yang telah dikumpulkan kemudian diproses terlebih dahulu sebelum digunakan,seperti membersihkan data (data cleaning) menghapus data yang tidak lengkap atau noise. Transformasi data mengubah data ke format yang sesuai. Ekstraksi fitur mengambil atribut penting seperti jumlah paket SYN,durasi koneksi dan ukuran paket.</w:t>
      </w:r>
    </w:p>
    <w:p w14:paraId="46E9D8FC" w14:textId="77777777" w:rsidR="00D305FC" w:rsidRDefault="00D305FC" w:rsidP="00D305FC">
      <w:pPr>
        <w:pStyle w:val="ListParagraph"/>
        <w:numPr>
          <w:ilvl w:val="0"/>
          <w:numId w:val="44"/>
        </w:numPr>
        <w:spacing w:after="0" w:line="276" w:lineRule="auto"/>
      </w:pPr>
      <w:r>
        <w:lastRenderedPageBreak/>
        <w:t>Metode Naive Bayes</w:t>
      </w:r>
    </w:p>
    <w:p w14:paraId="143617B6" w14:textId="77777777" w:rsidR="00D305FC" w:rsidRDefault="00D305FC" w:rsidP="00D305FC">
      <w:pPr>
        <w:pStyle w:val="ListParagraph"/>
        <w:spacing w:line="276" w:lineRule="auto"/>
      </w:pPr>
      <w:r>
        <w:t>Menentukan variabel input(fitur) dan output (label:normal atau attack). Menghitung probabilitas prior dan likehood. Membangun model klasifikasi menggunakan data training serta menguji model menggunakan data testing.</w:t>
      </w:r>
    </w:p>
    <w:p w14:paraId="7A3864A0" w14:textId="77777777" w:rsidR="00D305FC" w:rsidRDefault="00D305FC" w:rsidP="00D305FC">
      <w:pPr>
        <w:pStyle w:val="ListParagraph"/>
        <w:numPr>
          <w:ilvl w:val="0"/>
          <w:numId w:val="44"/>
        </w:numPr>
        <w:spacing w:after="0" w:line="276" w:lineRule="auto"/>
      </w:pPr>
      <w:r>
        <w:t xml:space="preserve">Evaluasi </w:t>
      </w:r>
    </w:p>
    <w:p w14:paraId="60794137" w14:textId="77777777" w:rsidR="00D305FC" w:rsidRDefault="00D305FC" w:rsidP="00D305FC">
      <w:pPr>
        <w:pStyle w:val="ListParagraph"/>
        <w:spacing w:line="276" w:lineRule="auto"/>
      </w:pPr>
      <w:r>
        <w:t xml:space="preserve">Tahap evaluasi dilakukan untuk mengukur kinerja model yang telah dibangun. Evaluasi dilakukan dengan menggunakan </w:t>
      </w:r>
      <w:r w:rsidRPr="00E87696">
        <w:t>confusion matrix</w:t>
      </w:r>
      <w:r>
        <w:rPr>
          <w:b/>
          <w:bCs/>
        </w:rPr>
        <w:t xml:space="preserve"> </w:t>
      </w:r>
      <w:r>
        <w:t>dengan parameter: Accuracy (tingkat ketetapan model) Precision (ketetapan prediksi positif) Recall (kemampuan mendeteksi serangan) F1-score (keseimbangan antara precision dan recall).</w:t>
      </w:r>
    </w:p>
    <w:p w14:paraId="46DD974E" w14:textId="77777777" w:rsidR="00D305FC" w:rsidRDefault="00D305FC" w:rsidP="00D305FC">
      <w:pPr>
        <w:spacing w:line="276" w:lineRule="auto"/>
        <w:ind w:left="360"/>
        <w:jc w:val="center"/>
      </w:pPr>
      <w:r w:rsidRPr="008E6ED5">
        <w:rPr>
          <w:noProof/>
        </w:rPr>
        <w:drawing>
          <wp:inline distT="0" distB="0" distL="0" distR="0" wp14:anchorId="7B6F1259" wp14:editId="7C25682D">
            <wp:extent cx="990448" cy="3704544"/>
            <wp:effectExtent l="19050" t="19050" r="19685" b="10795"/>
            <wp:docPr id="1613739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739456" name=""/>
                    <pic:cNvPicPr/>
                  </pic:nvPicPr>
                  <pic:blipFill rotWithShape="1">
                    <a:blip r:embed="rId11"/>
                    <a:srcRect l="15527" t="4873" r="15208" b="3158"/>
                    <a:stretch>
                      <a:fillRect/>
                    </a:stretch>
                  </pic:blipFill>
                  <pic:spPr bwMode="auto">
                    <a:xfrm>
                      <a:off x="0" y="0"/>
                      <a:ext cx="1056759" cy="39525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E025B23" w14:textId="77777777" w:rsidR="00D305FC" w:rsidRDefault="00D305FC" w:rsidP="00D305FC">
      <w:pPr>
        <w:spacing w:line="276" w:lineRule="auto"/>
        <w:ind w:left="360"/>
        <w:jc w:val="center"/>
      </w:pPr>
      <w:r>
        <w:t>Gambar 1. Tahapan Penelitian</w:t>
      </w:r>
    </w:p>
    <w:p w14:paraId="26C7B4D2" w14:textId="77777777" w:rsidR="00D305FC" w:rsidRDefault="00D305FC" w:rsidP="00D305FC">
      <w:pPr>
        <w:spacing w:line="276" w:lineRule="auto"/>
      </w:pPr>
    </w:p>
    <w:p w14:paraId="5670ADF6" w14:textId="77777777" w:rsidR="00D305FC" w:rsidRDefault="00D305FC" w:rsidP="00D305FC">
      <w:pPr>
        <w:pStyle w:val="ListParagraph"/>
        <w:numPr>
          <w:ilvl w:val="0"/>
          <w:numId w:val="43"/>
        </w:numPr>
        <w:spacing w:after="0" w:line="276" w:lineRule="auto"/>
      </w:pPr>
      <w:r w:rsidRPr="009B3598">
        <w:rPr>
          <w:i/>
          <w:iCs/>
        </w:rPr>
        <w:t>Syn</w:t>
      </w:r>
      <w:r>
        <w:t xml:space="preserve"> </w:t>
      </w:r>
      <w:r w:rsidRPr="009B3598">
        <w:rPr>
          <w:i/>
          <w:iCs/>
        </w:rPr>
        <w:t>Flooding</w:t>
      </w:r>
    </w:p>
    <w:p w14:paraId="3BCE8FC2" w14:textId="7764FF51" w:rsidR="00D305FC" w:rsidRDefault="00D305FC" w:rsidP="00D305FC">
      <w:pPr>
        <w:pStyle w:val="ListParagraph"/>
        <w:spacing w:line="276" w:lineRule="auto"/>
        <w:ind w:left="360"/>
      </w:pPr>
      <w:r w:rsidRPr="00D6650B">
        <w:t xml:space="preserve">Serangan </w:t>
      </w:r>
      <w:r w:rsidRPr="009B3598">
        <w:rPr>
          <w:i/>
          <w:iCs/>
        </w:rPr>
        <w:t>SYN Flood</w:t>
      </w:r>
      <w:r w:rsidRPr="00D6650B">
        <w:t xml:space="preserve"> merupakan salah satu bentuk gangguan pada ketersediaan layanan (</w:t>
      </w:r>
      <w:r w:rsidRPr="009B3598">
        <w:rPr>
          <w:i/>
          <w:iCs/>
        </w:rPr>
        <w:t>Denial of Service</w:t>
      </w:r>
      <w:r w:rsidRPr="00D6650B">
        <w:t>) yang menargetkan celah pada prosedur inisiasi koneksi TCP</w:t>
      </w:r>
      <w:r w:rsidR="00AF6917">
        <w:t xml:space="preserve"> </w:t>
      </w:r>
      <w:sdt>
        <w:sdtPr>
          <w:rPr>
            <w:color w:val="000000"/>
          </w:rPr>
          <w:tag w:val="MENDELEY_CITATION_v3_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"/>
          <w:id w:val="729744119"/>
          <w:placeholder>
            <w:docPart w:val="DefaultPlaceholder_-1854013440"/>
          </w:placeholder>
        </w:sdtPr>
        <w:sdtContent>
          <w:r w:rsidR="00492E03" w:rsidRPr="00492E03">
            <w:rPr>
              <w:color w:val="000000"/>
            </w:rPr>
            <w:t>[18], [19]</w:t>
          </w:r>
        </w:sdtContent>
      </w:sdt>
      <w:r w:rsidRPr="00D6650B">
        <w:t>. Penyerang membanjiri target dengan permintaan koneksi yang tidak tuntas, sehingga menghabiskan kapasitas memori server dan memutus akses bagi pengguna yang sah</w:t>
      </w:r>
      <w:r>
        <w:t xml:space="preserve"> </w:t>
      </w:r>
      <w:sdt>
        <w:sdtPr>
          <w:rPr>
            <w:color w:val="000000"/>
          </w:rPr>
          <w:tag w:val="MENDELEY_CITATION_v3_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"/>
          <w:id w:val="400037290"/>
          <w:placeholder>
            <w:docPart w:val="DefaultPlaceholder_-1854013440"/>
          </w:placeholder>
        </w:sdtPr>
        <w:sdtContent>
          <w:r w:rsidR="00492E03" w:rsidRPr="00492E03">
            <w:rPr>
              <w:color w:val="000000"/>
            </w:rPr>
            <w:t>[20]</w:t>
          </w:r>
        </w:sdtContent>
      </w:sdt>
      <w:r w:rsidRPr="00D6650B">
        <w:t>.</w:t>
      </w:r>
      <w:r>
        <w:t xml:space="preserve"> </w:t>
      </w:r>
    </w:p>
    <w:p w14:paraId="7E6DD3B3" w14:textId="77777777" w:rsidR="00D305FC" w:rsidRDefault="00D305FC" w:rsidP="00D305FC">
      <w:pPr>
        <w:pStyle w:val="ListParagraph"/>
        <w:spacing w:line="276" w:lineRule="auto"/>
        <w:ind w:left="360"/>
      </w:pPr>
    </w:p>
    <w:p w14:paraId="565F6C24" w14:textId="77777777" w:rsidR="00D305FC" w:rsidRDefault="00D305FC" w:rsidP="00D305FC">
      <w:pPr>
        <w:pStyle w:val="ListParagraph"/>
        <w:spacing w:line="276" w:lineRule="auto"/>
        <w:ind w:left="360"/>
        <w:jc w:val="center"/>
      </w:pPr>
      <w:r>
        <w:fldChar w:fldCharType="begin"/>
      </w:r>
      <w:r>
        <w:instrText xml:space="preserve"> INCLUDEPICTURE "https://lens.usercontent.google.com/banana?agsi=CmdnbG9iYWw6OjAwMDA1NWNmZWM3MDAyNmQ6MDAwMDAwZWI6MTpkNzFjNzZkYmRkYjRiYzIwOjAwMDA1NWNmZWM3MDAyNmQ6MDAwMDAxOTM5ZTIwMzM2ODowMDA2NGVlOTgxYTg0NTVmEAIYAQ==" \* MERGEFORMATINET </w:instrText>
      </w:r>
      <w:r>
        <w:fldChar w:fldCharType="separate"/>
      </w:r>
      <w:r>
        <w:rPr>
          <w:noProof/>
        </w:rPr>
        <w:drawing>
          <wp:inline distT="0" distB="0" distL="0" distR="0" wp14:anchorId="3DB2D988" wp14:editId="5B774A2A">
            <wp:extent cx="2706624" cy="1475659"/>
            <wp:effectExtent l="0" t="0" r="0" b="0"/>
            <wp:docPr id="4" name="Gambar 4" descr="Gambar buatan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buatan AI"/>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51573" cy="1554686"/>
                    </a:xfrm>
                    <a:prstGeom prst="rect">
                      <a:avLst/>
                    </a:prstGeom>
                    <a:noFill/>
                    <a:ln>
                      <a:noFill/>
                    </a:ln>
                  </pic:spPr>
                </pic:pic>
              </a:graphicData>
            </a:graphic>
          </wp:inline>
        </w:drawing>
      </w:r>
      <w:r>
        <w:fldChar w:fldCharType="end"/>
      </w:r>
    </w:p>
    <w:p w14:paraId="015B30A1" w14:textId="4AC9CC05" w:rsidR="00D305FC" w:rsidRPr="00D6650B" w:rsidRDefault="00D305FC" w:rsidP="00AF6917">
      <w:pPr>
        <w:pStyle w:val="ListParagraph"/>
        <w:spacing w:after="200" w:line="276" w:lineRule="auto"/>
        <w:ind w:left="357"/>
        <w:contextualSpacing w:val="0"/>
        <w:jc w:val="center"/>
      </w:pPr>
      <w:r w:rsidRPr="00D6650B">
        <w:t>Gambar 2. Ilustrasi Syn Flooding</w:t>
      </w:r>
    </w:p>
    <w:p w14:paraId="22653A86" w14:textId="77777777" w:rsidR="00D305FC" w:rsidRDefault="00D305FC" w:rsidP="00D305FC">
      <w:pPr>
        <w:pStyle w:val="ListParagraph"/>
        <w:numPr>
          <w:ilvl w:val="0"/>
          <w:numId w:val="43"/>
        </w:numPr>
        <w:spacing w:after="0" w:line="276" w:lineRule="auto"/>
      </w:pPr>
      <w:r>
        <w:lastRenderedPageBreak/>
        <w:t>Naive Bayes</w:t>
      </w:r>
    </w:p>
    <w:p w14:paraId="5C253215" w14:textId="6BF910F2" w:rsidR="00D305FC" w:rsidRDefault="00D305FC" w:rsidP="009145AB">
      <w:pPr>
        <w:pStyle w:val="ListParagraph"/>
        <w:spacing w:line="276" w:lineRule="auto"/>
        <w:ind w:left="357"/>
        <w:contextualSpacing w:val="0"/>
      </w:pPr>
      <w:r w:rsidRPr="00D6650B">
        <w:t>Metode Naive Bayes merupakan algoritma klasifikasi dalam pembelajaran mesin yang berlandaskan pada Teorema Bayes dengan asumsi kemandirian antar variabel yang sangat kuat. Teknik ini bekerja dengan menghitung peluang probabilitas dari setiap kategori berdasarkan fitur yang ada, di mana setiap fitur dianggap memberikan kontribusi yang independen tanpa adanya ketergantungan satu sama lain</w:t>
      </w:r>
      <w:r w:rsidR="009145AB">
        <w:t xml:space="preserve"> </w:t>
      </w:r>
      <w:sdt>
        <w:sdtPr>
          <w:rPr>
            <w:color w:val="000000"/>
          </w:rPr>
          <w:tag w:val="MENDELEY_CITATION_v3_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"/>
          <w:id w:val="1880662953"/>
          <w:placeholder>
            <w:docPart w:val="DefaultPlaceholder_-1854013440"/>
          </w:placeholder>
        </w:sdtPr>
        <w:sdtContent>
          <w:r w:rsidR="00492E03" w:rsidRPr="00492E03">
            <w:rPr>
              <w:color w:val="000000"/>
            </w:rPr>
            <w:t>[21]</w:t>
          </w:r>
        </w:sdtContent>
      </w:sdt>
      <w:r w:rsidRPr="00D6650B">
        <w:t>. Meskipun memiliki asumsi yang sangat sederhana, Naive Bayes sangat efektif dalam menangani kumpulan data besar serta sering digunakan dalam analisis teks dan penyaringan informasi karena efisiensi komputasinya yang tinggi</w:t>
      </w:r>
      <w:r>
        <w:t xml:space="preserve"> </w:t>
      </w:r>
      <w:sdt>
        <w:sdtPr>
          <w:rPr>
            <w:color w:val="000000"/>
          </w:rPr>
          <w:tag w:val="MENDELEY_CITATION_v3_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"/>
          <w:id w:val="474801242"/>
          <w:placeholder>
            <w:docPart w:val="DefaultPlaceholder_-1854013440"/>
          </w:placeholder>
        </w:sdtPr>
        <w:sdtContent>
          <w:r w:rsidR="00492E03" w:rsidRPr="00492E03">
            <w:rPr>
              <w:color w:val="000000"/>
            </w:rPr>
            <w:t>[22], [23]</w:t>
          </w:r>
        </w:sdtContent>
      </w:sdt>
      <w:r w:rsidRPr="00D6650B">
        <w:t>.</w:t>
      </w:r>
    </w:p>
    <w:p w14:paraId="19FF4A07" w14:textId="77777777" w:rsidR="00D305FC" w:rsidRDefault="00D305FC" w:rsidP="00D305FC">
      <w:pPr>
        <w:pStyle w:val="ListParagraph"/>
        <w:numPr>
          <w:ilvl w:val="0"/>
          <w:numId w:val="43"/>
        </w:numPr>
        <w:spacing w:after="0" w:line="276" w:lineRule="auto"/>
      </w:pPr>
      <w:r>
        <w:t>Confusion Matrix</w:t>
      </w:r>
    </w:p>
    <w:p w14:paraId="13D5DD86" w14:textId="707C6A44" w:rsidR="00D305FC" w:rsidRDefault="00D305FC" w:rsidP="009B3598">
      <w:pPr>
        <w:pStyle w:val="ListParagraph"/>
        <w:spacing w:line="276" w:lineRule="auto"/>
        <w:ind w:left="360"/>
        <w:rPr>
          <w:rFonts w:eastAsiaTheme="minorEastAsia"/>
          <w:lang w:eastAsia="ja-JP"/>
        </w:rPr>
      </w:pPr>
      <w:r w:rsidRPr="00D6650B">
        <w:t xml:space="preserve">Confusion Matrix merupakan alat evaluasi kinerja yang menyajikan perbandingan antara hasil prediksi model klasifikasi dengan data aktual dalam bentuk tabel pemetaan. Melalui matriks ini, performa sistem diukur berdasarkan empat parameter utama, yaitu </w:t>
      </w:r>
      <w:r w:rsidRPr="009B3598">
        <w:rPr>
          <w:i/>
          <w:iCs/>
        </w:rPr>
        <w:t>True Positive, True Negative, False Positive, dan False Negative</w:t>
      </w:r>
      <w:r w:rsidRPr="00D6650B">
        <w:t>, yang memungkinkan identifikasi jenis kesalahan klasifikasi secara mendalam. Tidak hanya terbatas pada akurasi semata, tabel ini menjadi dasar perhitungan metrik evaluasi penting lainnya seperti presisi, sensitivitas (</w:t>
      </w:r>
      <w:r w:rsidRPr="009B3598">
        <w:rPr>
          <w:i/>
          <w:iCs/>
        </w:rPr>
        <w:t>recall</w:t>
      </w:r>
      <w:r w:rsidRPr="00D6650B">
        <w:t>), dan F1-score, sehingga memberikan gambaran yang lebih menyeluruh mengenai efektivitas model dalam mengenali setiap kelas target</w:t>
      </w:r>
      <w:r>
        <w:t xml:space="preserve"> </w:t>
      </w:r>
      <w:sdt>
        <w:sdtPr>
          <w:rPr>
            <w:color w:val="000000"/>
          </w:rPr>
          <w:tag w:val="MENDELEY_CITATION_v3_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"/>
          <w:id w:val="-1525543398"/>
          <w:placeholder>
            <w:docPart w:val="DefaultPlaceholder_-1854013440"/>
          </w:placeholder>
        </w:sdtPr>
        <w:sdtContent>
          <w:r w:rsidR="00492E03" w:rsidRPr="00492E03">
            <w:rPr>
              <w:color w:val="000000"/>
            </w:rPr>
            <w:t>[24]</w:t>
          </w:r>
        </w:sdtContent>
      </w:sdt>
      <w:r>
        <w:t xml:space="preserve">. Adapun rumus akurasi, presisi, recall sebagai berikut </w:t>
      </w:r>
      <w:sdt>
        <w:sdtPr>
          <w:rPr>
            <w:color w:val="000000"/>
          </w:rPr>
          <w:tag w:val="MENDELEY_CITATION_v3_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"/>
          <w:id w:val="98681954"/>
          <w:placeholder>
            <w:docPart w:val="DefaultPlaceholder_-1854013440"/>
          </w:placeholder>
        </w:sdtPr>
        <w:sdtContent>
          <w:r w:rsidR="00492E03" w:rsidRPr="00492E03">
            <w:rPr>
              <w:color w:val="000000"/>
            </w:rPr>
            <w:t>[25]</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8"/>
        <w:gridCol w:w="450"/>
      </w:tblGrid>
      <w:tr w:rsidR="009B3598" w14:paraId="7A08F55A" w14:textId="77777777" w:rsidTr="00A82CE8">
        <w:tc>
          <w:tcPr>
            <w:tcW w:w="7608" w:type="dxa"/>
            <w:vAlign w:val="center"/>
          </w:tcPr>
          <w:p w14:paraId="0CDC6316" w14:textId="1F4D5A94" w:rsidR="009B3598" w:rsidRDefault="009B3598" w:rsidP="000D3C03">
            <w:pPr>
              <w:pStyle w:val="Isi"/>
              <w:shd w:val="clear" w:color="auto" w:fill="auto"/>
              <w:spacing w:before="0" w:after="0"/>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m:t>
                    </m:r>
                    <m:r>
                      <w:rPr>
                        <w:rFonts w:ascii="Cambria Math" w:eastAsiaTheme="minorEastAsia" w:hAnsi="Cambria Math"/>
                        <w:lang w:eastAsia="ja-JP"/>
                      </w:rPr>
                      <m:t>posPos+TnonNon+TNegNeg</m:t>
                    </m:r>
                  </m:num>
                  <m:den>
                    <m:r>
                      <w:rPr>
                        <w:rFonts w:ascii="Cambria Math" w:hAnsi="Cambria Math"/>
                      </w:rPr>
                      <m:t>Total</m:t>
                    </m:r>
                  </m:den>
                </m:f>
              </m:oMath>
            </m:oMathPara>
          </w:p>
        </w:tc>
        <w:tc>
          <w:tcPr>
            <w:tcW w:w="450" w:type="dxa"/>
            <w:vAlign w:val="center"/>
          </w:tcPr>
          <w:p w14:paraId="7DD1F09F" w14:textId="0693AC3C" w:rsidR="009B3598" w:rsidRDefault="009B3598" w:rsidP="000D3C03">
            <w:pPr>
              <w:pStyle w:val="Isi"/>
              <w:shd w:val="clear" w:color="auto" w:fill="auto"/>
              <w:spacing w:before="0"/>
              <w:jc w:val="center"/>
            </w:pPr>
            <w:r>
              <w:t>(</w:t>
            </w:r>
            <w:r>
              <w:rPr>
                <w:rFonts w:eastAsiaTheme="minorEastAsia" w:hint="eastAsia"/>
                <w:lang w:eastAsia="ja-JP"/>
              </w:rPr>
              <w:t>1</w:t>
            </w:r>
            <w:r>
              <w:t>)</w:t>
            </w:r>
          </w:p>
        </w:tc>
      </w:tr>
      <w:tr w:rsidR="009B3598" w14:paraId="18EA0FC2" w14:textId="77777777" w:rsidTr="00A82CE8">
        <w:tc>
          <w:tcPr>
            <w:tcW w:w="7608" w:type="dxa"/>
            <w:vAlign w:val="center"/>
          </w:tcPr>
          <w:p w14:paraId="44B9659F" w14:textId="2BC8C8B6" w:rsidR="009B3598" w:rsidRPr="00F822A7" w:rsidRDefault="009B3598" w:rsidP="000D3C03">
            <w:pPr>
              <w:pStyle w:val="Isi"/>
              <w:shd w:val="clear" w:color="auto" w:fill="auto"/>
              <w:spacing w:before="0" w:after="0"/>
              <w:rPr>
                <w:i/>
                <w:iCs/>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r>
                      <w:rPr>
                        <w:rFonts w:ascii="Cambria Math" w:eastAsiaTheme="minorEastAsia" w:hAnsi="Cambria Math"/>
                        <w:lang w:eastAsia="ja-JP"/>
                      </w:rPr>
                      <m:t>osPos</m:t>
                    </m:r>
                  </m:num>
                  <m:den>
                    <m:r>
                      <w:rPr>
                        <w:rFonts w:ascii="Cambria Math" w:hAnsi="Cambria Math"/>
                      </w:rPr>
                      <m:t>TPo</m:t>
                    </m:r>
                    <m:r>
                      <w:rPr>
                        <w:rFonts w:ascii="Cambria Math" w:eastAsiaTheme="minorEastAsia" w:hAnsi="Cambria Math"/>
                        <w:lang w:eastAsia="ja-JP"/>
                      </w:rPr>
                      <m:t>sPos</m:t>
                    </m:r>
                    <m:r>
                      <w:rPr>
                        <w:rFonts w:ascii="Cambria Math" w:hAnsi="Cambria Math"/>
                      </w:rPr>
                      <m:t>+N</m:t>
                    </m:r>
                    <m:r>
                      <w:rPr>
                        <w:rFonts w:ascii="Cambria Math" w:eastAsiaTheme="minorEastAsia" w:hAnsi="Cambria Math"/>
                        <w:lang w:eastAsia="ja-JP"/>
                      </w:rPr>
                      <m:t>onFP+NegFP</m:t>
                    </m:r>
                  </m:den>
                </m:f>
              </m:oMath>
            </m:oMathPara>
          </w:p>
        </w:tc>
        <w:tc>
          <w:tcPr>
            <w:tcW w:w="450" w:type="dxa"/>
            <w:vAlign w:val="center"/>
          </w:tcPr>
          <w:p w14:paraId="177C5C35" w14:textId="48236978" w:rsidR="009B3598" w:rsidRDefault="009B3598" w:rsidP="000D3C03">
            <w:pPr>
              <w:pStyle w:val="Isi"/>
              <w:shd w:val="clear" w:color="auto" w:fill="auto"/>
              <w:spacing w:before="0"/>
              <w:jc w:val="center"/>
            </w:pPr>
            <w:r>
              <w:t>(</w:t>
            </w:r>
            <w:r>
              <w:rPr>
                <w:rFonts w:eastAsiaTheme="minorEastAsia" w:hint="eastAsia"/>
                <w:lang w:eastAsia="ja-JP"/>
              </w:rPr>
              <w:t>2</w:t>
            </w:r>
            <w:r>
              <w:t>)</w:t>
            </w:r>
          </w:p>
        </w:tc>
      </w:tr>
      <w:tr w:rsidR="009B3598" w14:paraId="1312949F" w14:textId="77777777" w:rsidTr="00A82CE8">
        <w:tc>
          <w:tcPr>
            <w:tcW w:w="7608" w:type="dxa"/>
            <w:vAlign w:val="center"/>
          </w:tcPr>
          <w:p w14:paraId="666B4949" w14:textId="0758B5EF" w:rsidR="009B3598" w:rsidRDefault="009B3598" w:rsidP="000D3C03">
            <w:pPr>
              <w:pStyle w:val="Isi"/>
              <w:shd w:val="clear" w:color="auto" w:fill="auto"/>
              <w:spacing w:before="0" w:after="0"/>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o</m:t>
                    </m:r>
                    <m:r>
                      <w:rPr>
                        <w:rFonts w:ascii="Cambria Math" w:eastAsiaTheme="minorEastAsia" w:hAnsi="Cambria Math"/>
                        <w:lang w:eastAsia="ja-JP"/>
                      </w:rPr>
                      <m:t>sPos</m:t>
                    </m:r>
                  </m:num>
                  <m:den>
                    <m:r>
                      <w:rPr>
                        <w:rFonts w:ascii="Cambria Math" w:hAnsi="Cambria Math"/>
                      </w:rPr>
                      <m:t>TPo</m:t>
                    </m:r>
                    <m:r>
                      <w:rPr>
                        <w:rFonts w:ascii="Cambria Math" w:eastAsiaTheme="minorEastAsia" w:hAnsi="Cambria Math"/>
                        <w:lang w:eastAsia="ja-JP"/>
                      </w:rPr>
                      <m:t>sPos</m:t>
                    </m:r>
                    <m:r>
                      <w:rPr>
                        <w:rFonts w:ascii="Cambria Math" w:hAnsi="Cambria Math"/>
                      </w:rPr>
                      <m:t>+P</m:t>
                    </m:r>
                    <m:r>
                      <w:rPr>
                        <w:rFonts w:ascii="Cambria Math" w:eastAsiaTheme="minorEastAsia" w:hAnsi="Cambria Math"/>
                        <w:lang w:eastAsia="ja-JP"/>
                      </w:rPr>
                      <m:t>FNon+PFNeg</m:t>
                    </m:r>
                  </m:den>
                </m:f>
              </m:oMath>
            </m:oMathPara>
          </w:p>
        </w:tc>
        <w:tc>
          <w:tcPr>
            <w:tcW w:w="450" w:type="dxa"/>
            <w:vAlign w:val="center"/>
          </w:tcPr>
          <w:p w14:paraId="3CE75E1F" w14:textId="28E23EC1" w:rsidR="009B3598" w:rsidRDefault="009B3598" w:rsidP="000D3C03">
            <w:pPr>
              <w:pStyle w:val="Isi"/>
              <w:shd w:val="clear" w:color="auto" w:fill="auto"/>
              <w:spacing w:before="0"/>
              <w:jc w:val="center"/>
            </w:pPr>
            <w:r>
              <w:t>(</w:t>
            </w:r>
            <w:r>
              <w:rPr>
                <w:rFonts w:eastAsiaTheme="minorEastAsia" w:hint="eastAsia"/>
                <w:lang w:eastAsia="ja-JP"/>
              </w:rPr>
              <w:t>3</w:t>
            </w:r>
            <w:r>
              <w:t>)</w:t>
            </w:r>
          </w:p>
        </w:tc>
      </w:tr>
      <w:tr w:rsidR="009B3598" w14:paraId="3D5FD880" w14:textId="77777777" w:rsidTr="00A82CE8">
        <w:tc>
          <w:tcPr>
            <w:tcW w:w="7608" w:type="dxa"/>
            <w:vAlign w:val="center"/>
          </w:tcPr>
          <w:p w14:paraId="4ADC4492" w14:textId="57E21663" w:rsidR="009B3598" w:rsidRPr="009B3598" w:rsidRDefault="009B3598" w:rsidP="000D3C03">
            <w:pPr>
              <w:pStyle w:val="Isi"/>
              <w:shd w:val="clear" w:color="auto" w:fill="auto"/>
              <w:spacing w:before="0" w:after="0"/>
              <w:jc w:val="center"/>
              <w:rPr>
                <w:rFonts w:eastAsiaTheme="minorEastAsia"/>
                <w:i/>
                <w:lang w:eastAsia="ja-JP"/>
              </w:rPr>
            </w:pPr>
            <m:oMathPara>
              <m:oMath>
                <m:r>
                  <w:rPr>
                    <w:rFonts w:ascii="Cambria Math" w:hAnsi="Cambria Math"/>
                  </w:rPr>
                  <m:t>T</m:t>
                </m:r>
                <m:r>
                  <w:rPr>
                    <w:rFonts w:ascii="Cambria Math" w:eastAsiaTheme="minorEastAsia" w:hAnsi="Cambria Math"/>
                    <w:lang w:eastAsia="ja-JP"/>
                  </w:rPr>
                  <m:t>otal</m:t>
                </m:r>
                <m:r>
                  <w:rPr>
                    <w:rFonts w:ascii="Cambria Math" w:hAnsi="Cambria Math"/>
                  </w:rPr>
                  <m:t>= T</m:t>
                </m:r>
                <m:r>
                  <w:rPr>
                    <w:rFonts w:ascii="Cambria Math" w:eastAsiaTheme="minorEastAsia" w:hAnsi="Cambria Math"/>
                    <w:lang w:eastAsia="ja-JP"/>
                  </w:rPr>
                  <m:t>PosPos+PFNon+PFNeg+NonFP+TNonNon+NonFNeg+NegFP+NegFNon+TNegNeg</m:t>
                </m:r>
              </m:oMath>
            </m:oMathPara>
          </w:p>
        </w:tc>
        <w:tc>
          <w:tcPr>
            <w:tcW w:w="450" w:type="dxa"/>
            <w:vAlign w:val="center"/>
          </w:tcPr>
          <w:p w14:paraId="7F3F6057" w14:textId="0FDC6320" w:rsidR="009B3598" w:rsidRDefault="009B3598" w:rsidP="000D3C03">
            <w:pPr>
              <w:pStyle w:val="Isi"/>
              <w:shd w:val="clear" w:color="auto" w:fill="auto"/>
              <w:spacing w:before="0"/>
              <w:jc w:val="center"/>
            </w:pPr>
            <w:r>
              <w:t>(</w:t>
            </w:r>
            <w:r>
              <w:rPr>
                <w:rFonts w:eastAsiaTheme="minorEastAsia" w:hint="eastAsia"/>
                <w:lang w:eastAsia="ja-JP"/>
              </w:rPr>
              <w:t>4</w:t>
            </w:r>
            <w:r>
              <w:t>)</w:t>
            </w:r>
          </w:p>
        </w:tc>
      </w:tr>
    </w:tbl>
    <w:p w14:paraId="72348672" w14:textId="763A1CBF" w:rsidR="00B64A2C" w:rsidRPr="001C6DDD" w:rsidRDefault="00B64A2C" w:rsidP="0051616E">
      <w:pPr>
        <w:pStyle w:val="NormalWeb"/>
        <w:shd w:val="clear" w:color="auto" w:fill="FFFFFF"/>
        <w:spacing w:after="0" w:afterAutospacing="0" w:line="360" w:lineRule="auto"/>
        <w:rPr>
          <w:sz w:val="20"/>
          <w:szCs w:val="20"/>
        </w:rPr>
      </w:pPr>
      <w:r>
        <w:rPr>
          <w:rStyle w:val="Strong"/>
          <w:sz w:val="20"/>
          <w:szCs w:val="20"/>
        </w:rPr>
        <w:t>Perancangan</w:t>
      </w:r>
    </w:p>
    <w:p w14:paraId="5860B844" w14:textId="77777777" w:rsidR="00D305FC" w:rsidRPr="00B511FC" w:rsidRDefault="00D305FC" w:rsidP="00A82CE8">
      <w:pPr>
        <w:pStyle w:val="ListParagraph"/>
        <w:numPr>
          <w:ilvl w:val="0"/>
          <w:numId w:val="45"/>
        </w:numPr>
        <w:spacing w:after="0" w:line="276" w:lineRule="auto"/>
        <w:ind w:left="357" w:hanging="357"/>
      </w:pPr>
      <w:r w:rsidRPr="00B511FC">
        <w:t>Desain Topologi Jaringan</w:t>
      </w:r>
    </w:p>
    <w:p w14:paraId="1189FB7F" w14:textId="77777777" w:rsidR="00D305FC" w:rsidRPr="00690B55" w:rsidRDefault="00D305FC" w:rsidP="00A82CE8">
      <w:pPr>
        <w:pStyle w:val="ListParagraph"/>
        <w:spacing w:line="276" w:lineRule="auto"/>
        <w:ind w:left="363"/>
      </w:pPr>
      <w:r w:rsidRPr="00690B55">
        <w:t>Adapun perancangan topologi jaringan dapat dilihat pada Gambar 2.</w:t>
      </w:r>
    </w:p>
    <w:p w14:paraId="7581F519" w14:textId="77777777" w:rsidR="00D305FC" w:rsidRDefault="00D305FC" w:rsidP="00A82CE8">
      <w:pPr>
        <w:pStyle w:val="ListParagraph"/>
        <w:spacing w:after="0" w:line="276" w:lineRule="auto"/>
        <w:ind w:left="363"/>
        <w:jc w:val="center"/>
        <w:rPr>
          <w:b/>
          <w:bCs/>
        </w:rPr>
      </w:pPr>
      <w:r w:rsidRPr="008E6ED5">
        <w:rPr>
          <w:b/>
          <w:bCs/>
          <w:noProof/>
        </w:rPr>
        <w:drawing>
          <wp:inline distT="0" distB="0" distL="0" distR="0" wp14:anchorId="3B66E9C7" wp14:editId="13DFD246">
            <wp:extent cx="4746172" cy="2662821"/>
            <wp:effectExtent l="19050" t="19050" r="16510" b="23495"/>
            <wp:docPr id="709875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875354" name=""/>
                    <pic:cNvPicPr/>
                  </pic:nvPicPr>
                  <pic:blipFill>
                    <a:blip r:embed="rId13"/>
                    <a:stretch>
                      <a:fillRect/>
                    </a:stretch>
                  </pic:blipFill>
                  <pic:spPr>
                    <a:xfrm>
                      <a:off x="0" y="0"/>
                      <a:ext cx="4799674" cy="2692838"/>
                    </a:xfrm>
                    <a:prstGeom prst="rect">
                      <a:avLst/>
                    </a:prstGeom>
                    <a:ln>
                      <a:solidFill>
                        <a:schemeClr val="tx1"/>
                      </a:solidFill>
                    </a:ln>
                  </pic:spPr>
                </pic:pic>
              </a:graphicData>
            </a:graphic>
          </wp:inline>
        </w:drawing>
      </w:r>
    </w:p>
    <w:p w14:paraId="15A4C89B" w14:textId="77777777" w:rsidR="00D305FC" w:rsidRPr="00690B55" w:rsidRDefault="00D305FC" w:rsidP="00A82CE8">
      <w:pPr>
        <w:pStyle w:val="ListParagraph"/>
        <w:spacing w:after="200" w:line="276" w:lineRule="auto"/>
        <w:ind w:left="363"/>
        <w:jc w:val="center"/>
      </w:pPr>
      <w:r w:rsidRPr="00690B55">
        <w:t>Gambar 2. Topologi Jaringan</w:t>
      </w:r>
    </w:p>
    <w:p w14:paraId="7A900B40" w14:textId="0EDAACC9" w:rsidR="00D305FC" w:rsidRPr="00A82CE8" w:rsidRDefault="00D305FC" w:rsidP="00A82CE8">
      <w:pPr>
        <w:pStyle w:val="NormalWeb"/>
        <w:spacing w:before="0" w:beforeAutospacing="0" w:after="120" w:afterAutospacing="0" w:line="276" w:lineRule="auto"/>
        <w:ind w:left="363"/>
        <w:jc w:val="both"/>
        <w:rPr>
          <w:rFonts w:eastAsiaTheme="minorEastAsia"/>
          <w:sz w:val="20"/>
          <w:szCs w:val="20"/>
          <w:lang w:eastAsia="ja-JP"/>
        </w:rPr>
      </w:pPr>
      <w:r>
        <w:rPr>
          <w:sz w:val="20"/>
          <w:szCs w:val="20"/>
        </w:rPr>
        <w:t>Topologi</w:t>
      </w:r>
      <w:r w:rsidRPr="00690B55">
        <w:rPr>
          <w:sz w:val="20"/>
          <w:szCs w:val="20"/>
        </w:rPr>
        <w:t xml:space="preserve"> tersebut menunjukkan perbandingan antara kondisi trafik jaringan normal dan saat terjadi serangan SYN Flooding pada sebuah server. Pada kondisi normal, berbagai perangkat seperti laptop, komputer, dan smartphone mengirimkan permintaan ke server melalui jaringan secara wajar dan terkontrol, sehingga server mampu merespons setiap permintaan dengan baik tanpa mengalami gangguan. </w:t>
      </w:r>
      <w:r w:rsidRPr="00690B55">
        <w:rPr>
          <w:sz w:val="20"/>
          <w:szCs w:val="20"/>
        </w:rPr>
        <w:lastRenderedPageBreak/>
        <w:t>Namun, pada kondisi serangan SYN Flooding, sejumlah perangkat atau penyerang mengirimkan permintaan koneksi secara berlebihan dan tidak lengkap (hanya mengirimkan sinyal SYN tanpa menyelesaikan proses handshake). Hal ini menyebabkan server dipenuhi oleh koneksi setengah terbuka sehingga sumber daya menjadi terbebani. Akibatnya, kinerja server menurun dan bahkan dapat gagal melayani permintaan dari pengguna yang sah, yang berujung pada kondisi penolakan layanan (Denial of Service).</w:t>
      </w:r>
    </w:p>
    <w:p w14:paraId="030C9735" w14:textId="77777777" w:rsidR="00D305FC" w:rsidRPr="00B511FC" w:rsidRDefault="00D305FC" w:rsidP="00A82CE8">
      <w:pPr>
        <w:pStyle w:val="ListParagraph"/>
        <w:numPr>
          <w:ilvl w:val="0"/>
          <w:numId w:val="45"/>
        </w:numPr>
        <w:spacing w:after="0" w:line="276" w:lineRule="auto"/>
      </w:pPr>
      <w:r w:rsidRPr="00B511FC">
        <w:t>Skenario Penelitian</w:t>
      </w:r>
    </w:p>
    <w:p w14:paraId="15117099" w14:textId="19F953FE" w:rsidR="00D305FC" w:rsidRPr="00690B55" w:rsidRDefault="00D305FC" w:rsidP="00A82CE8">
      <w:pPr>
        <w:spacing w:after="0" w:line="276" w:lineRule="auto"/>
        <w:ind w:left="363"/>
      </w:pPr>
      <w:r w:rsidRPr="00690B55">
        <w:t>Adapun langkah penelitian seb</w:t>
      </w:r>
      <w:r w:rsidR="00A82CE8">
        <w:rPr>
          <w:rFonts w:eastAsiaTheme="minorEastAsia" w:hint="eastAsia"/>
          <w:lang w:eastAsia="ja-JP"/>
        </w:rPr>
        <w:t>ag</w:t>
      </w:r>
      <w:r w:rsidRPr="00690B55">
        <w:t>ai berikut:</w:t>
      </w:r>
    </w:p>
    <w:p w14:paraId="591954BB"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Menyiapkan dua perangkat dalam jaringan, dimana satu berperan sebagai klien dan perangkat lainnya sebagai server.</w:t>
      </w:r>
    </w:p>
    <w:p w14:paraId="3BD46ECA"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Menempatkan</w:t>
      </w:r>
      <w:r w:rsidRPr="00690B55">
        <w:rPr>
          <w:rStyle w:val="apple-converted-space"/>
          <w:color w:val="000000"/>
          <w:sz w:val="20"/>
          <w:szCs w:val="20"/>
        </w:rPr>
        <w:t> </w:t>
      </w:r>
      <w:r w:rsidRPr="00690B55">
        <w:rPr>
          <w:rStyle w:val="Emphasis"/>
          <w:color w:val="000000"/>
          <w:sz w:val="20"/>
          <w:szCs w:val="20"/>
        </w:rPr>
        <w:t>packet sniffer</w:t>
      </w:r>
      <w:r w:rsidRPr="00690B55">
        <w:rPr>
          <w:rStyle w:val="apple-converted-space"/>
          <w:color w:val="000000"/>
          <w:sz w:val="20"/>
          <w:szCs w:val="20"/>
        </w:rPr>
        <w:t> </w:t>
      </w:r>
      <w:r w:rsidRPr="00690B55">
        <w:rPr>
          <w:color w:val="000000"/>
          <w:sz w:val="20"/>
          <w:szCs w:val="20"/>
        </w:rPr>
        <w:t>di antara klien dan server untuk melakukan monitoring serta merekam seluruh aktivitas lalu lintas jaringan yang terjadi di antara keduanya.</w:t>
      </w:r>
    </w:p>
    <w:p w14:paraId="5FAB0197"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Klien melakukan aktivitas koneksi normal dengan menjalankan</w:t>
      </w:r>
      <w:r w:rsidRPr="00690B55">
        <w:rPr>
          <w:rStyle w:val="apple-converted-space"/>
          <w:color w:val="000000"/>
          <w:sz w:val="20"/>
          <w:szCs w:val="20"/>
        </w:rPr>
        <w:t> </w:t>
      </w:r>
      <w:r w:rsidRPr="00690B55">
        <w:rPr>
          <w:rStyle w:val="Emphasis"/>
          <w:color w:val="000000"/>
          <w:sz w:val="20"/>
          <w:szCs w:val="20"/>
        </w:rPr>
        <w:t>script</w:t>
      </w:r>
      <w:r w:rsidRPr="00690B55">
        <w:rPr>
          <w:rStyle w:val="apple-converted-space"/>
          <w:color w:val="000000"/>
          <w:sz w:val="20"/>
          <w:szCs w:val="20"/>
        </w:rPr>
        <w:t> </w:t>
      </w:r>
      <w:r w:rsidRPr="00690B55">
        <w:rPr>
          <w:color w:val="000000"/>
          <w:sz w:val="20"/>
          <w:szCs w:val="20"/>
        </w:rPr>
        <w:t>yang secara berkala mengakses server melalui koneksi TCP pada protokol HTTP serta melakukan proses pengunduhan data.</w:t>
      </w:r>
    </w:p>
    <w:p w14:paraId="3E68DF43"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Pada waktu yang bersamaan, klien juga mensimulasikan serangan</w:t>
      </w:r>
      <w:r w:rsidRPr="00690B55">
        <w:rPr>
          <w:rStyle w:val="apple-converted-space"/>
          <w:color w:val="000000"/>
          <w:sz w:val="20"/>
          <w:szCs w:val="20"/>
        </w:rPr>
        <w:t> </w:t>
      </w:r>
      <w:r w:rsidRPr="00690B55">
        <w:rPr>
          <w:rStyle w:val="Emphasis"/>
          <w:color w:val="000000"/>
          <w:sz w:val="20"/>
          <w:szCs w:val="20"/>
        </w:rPr>
        <w:t>SYN flood</w:t>
      </w:r>
      <w:r w:rsidRPr="00690B55">
        <w:rPr>
          <w:rStyle w:val="apple-converted-space"/>
          <w:color w:val="000000"/>
          <w:sz w:val="20"/>
          <w:szCs w:val="20"/>
        </w:rPr>
        <w:t> </w:t>
      </w:r>
      <w:r w:rsidRPr="00690B55">
        <w:rPr>
          <w:color w:val="000000"/>
          <w:sz w:val="20"/>
          <w:szCs w:val="20"/>
        </w:rPr>
        <w:t>ke server untuk menghasilkan trafik serangan.</w:t>
      </w:r>
    </w:p>
    <w:p w14:paraId="5849EC46"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Data hasil tangkapan kemudian dipilah dengan menghapus informasi yang tidak relevan dari dataset.</w:t>
      </w:r>
    </w:p>
    <w:p w14:paraId="26FA1897"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Dataset yang telah melalui tahap</w:t>
      </w:r>
      <w:r w:rsidRPr="00690B55">
        <w:rPr>
          <w:rStyle w:val="apple-converted-space"/>
          <w:color w:val="000000"/>
          <w:sz w:val="20"/>
          <w:szCs w:val="20"/>
        </w:rPr>
        <w:t> </w:t>
      </w:r>
      <w:r w:rsidRPr="00690B55">
        <w:rPr>
          <w:rStyle w:val="Emphasis"/>
          <w:color w:val="000000"/>
          <w:sz w:val="20"/>
          <w:szCs w:val="20"/>
        </w:rPr>
        <w:t>preprocessing</w:t>
      </w:r>
      <w:r w:rsidRPr="00690B55">
        <w:rPr>
          <w:rStyle w:val="apple-converted-space"/>
          <w:color w:val="000000"/>
          <w:sz w:val="20"/>
          <w:szCs w:val="20"/>
        </w:rPr>
        <w:t> </w:t>
      </w:r>
      <w:r w:rsidRPr="00690B55">
        <w:rPr>
          <w:color w:val="000000"/>
          <w:sz w:val="20"/>
          <w:szCs w:val="20"/>
        </w:rPr>
        <w:t>dan berbentuk file ASCII selanjutnya disimpan ke dalam database.</w:t>
      </w:r>
    </w:p>
    <w:p w14:paraId="638E268E"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Dilakukan kembali proses pembersihan data untuk memastikan hanya informasi penting yang digunakan dalam analisis.</w:t>
      </w:r>
    </w:p>
    <w:p w14:paraId="5F69FD49"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Dataset hasil</w:t>
      </w:r>
      <w:r w:rsidRPr="00690B55">
        <w:rPr>
          <w:rStyle w:val="apple-converted-space"/>
          <w:color w:val="000000"/>
          <w:sz w:val="20"/>
          <w:szCs w:val="20"/>
        </w:rPr>
        <w:t> </w:t>
      </w:r>
      <w:r w:rsidRPr="00690B55">
        <w:rPr>
          <w:rStyle w:val="Emphasis"/>
          <w:color w:val="000000"/>
          <w:sz w:val="20"/>
          <w:szCs w:val="20"/>
        </w:rPr>
        <w:t>preprocessing</w:t>
      </w:r>
      <w:r w:rsidRPr="00690B55">
        <w:rPr>
          <w:rStyle w:val="apple-converted-space"/>
          <w:color w:val="000000"/>
          <w:sz w:val="20"/>
          <w:szCs w:val="20"/>
        </w:rPr>
        <w:t> </w:t>
      </w:r>
      <w:r w:rsidRPr="00690B55">
        <w:rPr>
          <w:color w:val="000000"/>
          <w:sz w:val="20"/>
          <w:szCs w:val="20"/>
        </w:rPr>
        <w:t>kembali diinput ke dalam database sebagai data yang siap digunakan.</w:t>
      </w:r>
    </w:p>
    <w:p w14:paraId="0026C259"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Pengguna menyiapkan data latih sebagai dasar dalam proses analisis atau pemodelan.</w:t>
      </w:r>
    </w:p>
    <w:p w14:paraId="69FA883A"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Pengguna menentukan data uji beserta parameter yang diperlukan untuk proses deteksi.</w:t>
      </w:r>
    </w:p>
    <w:p w14:paraId="4B49063E" w14:textId="77777777" w:rsidR="00D305FC" w:rsidRPr="00690B55"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Setiap koneksi pada data uji dianalisis untuk menghitung tingkat kemungkinan terjadinya serangan</w:t>
      </w:r>
      <w:r w:rsidRPr="00690B55">
        <w:rPr>
          <w:rStyle w:val="apple-converted-space"/>
          <w:color w:val="000000"/>
          <w:sz w:val="20"/>
          <w:szCs w:val="20"/>
        </w:rPr>
        <w:t> </w:t>
      </w:r>
      <w:r w:rsidRPr="00690B55">
        <w:rPr>
          <w:rStyle w:val="Emphasis"/>
          <w:color w:val="000000"/>
          <w:sz w:val="20"/>
          <w:szCs w:val="20"/>
        </w:rPr>
        <w:t>SYN flood</w:t>
      </w:r>
      <w:r w:rsidRPr="00690B55">
        <w:rPr>
          <w:rStyle w:val="apple-converted-space"/>
          <w:color w:val="000000"/>
          <w:sz w:val="20"/>
          <w:szCs w:val="20"/>
        </w:rPr>
        <w:t> </w:t>
      </w:r>
      <w:r w:rsidRPr="00690B55">
        <w:rPr>
          <w:color w:val="000000"/>
          <w:sz w:val="20"/>
          <w:szCs w:val="20"/>
        </w:rPr>
        <w:t>dengan mengacu pada data latih yang telah tersedia.</w:t>
      </w:r>
    </w:p>
    <w:p w14:paraId="4B815356" w14:textId="77777777" w:rsidR="00D305FC" w:rsidRDefault="00D305FC" w:rsidP="00A82CE8">
      <w:pPr>
        <w:pStyle w:val="NormalWeb"/>
        <w:numPr>
          <w:ilvl w:val="0"/>
          <w:numId w:val="46"/>
        </w:numPr>
        <w:spacing w:before="0" w:beforeAutospacing="0" w:after="0" w:afterAutospacing="0" w:line="276" w:lineRule="auto"/>
        <w:ind w:left="646" w:hanging="283"/>
        <w:jc w:val="both"/>
        <w:rPr>
          <w:color w:val="000000"/>
          <w:sz w:val="20"/>
          <w:szCs w:val="20"/>
        </w:rPr>
      </w:pPr>
      <w:r w:rsidRPr="00690B55">
        <w:rPr>
          <w:color w:val="000000"/>
          <w:sz w:val="20"/>
          <w:szCs w:val="20"/>
        </w:rPr>
        <w:t>Hasil perhitungan probabilitas tersebut digunakan untuk menentukan apakah suatu koneksi termasuk serangan</w:t>
      </w:r>
      <w:r w:rsidRPr="00690B55">
        <w:rPr>
          <w:rStyle w:val="apple-converted-space"/>
          <w:color w:val="000000"/>
          <w:sz w:val="20"/>
          <w:szCs w:val="20"/>
        </w:rPr>
        <w:t> </w:t>
      </w:r>
      <w:r w:rsidRPr="00690B55">
        <w:rPr>
          <w:rStyle w:val="Emphasis"/>
          <w:color w:val="000000"/>
          <w:sz w:val="20"/>
          <w:szCs w:val="20"/>
        </w:rPr>
        <w:t>SYN flood</w:t>
      </w:r>
      <w:r w:rsidRPr="00690B55">
        <w:rPr>
          <w:rStyle w:val="apple-converted-space"/>
          <w:color w:val="000000"/>
          <w:sz w:val="20"/>
          <w:szCs w:val="20"/>
        </w:rPr>
        <w:t> </w:t>
      </w:r>
      <w:r w:rsidRPr="00690B55">
        <w:rPr>
          <w:color w:val="000000"/>
          <w:sz w:val="20"/>
          <w:szCs w:val="20"/>
        </w:rPr>
        <w:t>atau bukan, berdasarkan nilai kemungkinan tertinggi.</w:t>
      </w:r>
    </w:p>
    <w:p w14:paraId="732DBDB0" w14:textId="2E6DC705" w:rsidR="00476346" w:rsidRDefault="00476346" w:rsidP="00B92DA7">
      <w:pPr>
        <w:pStyle w:val="NormalWeb"/>
        <w:shd w:val="clear" w:color="auto" w:fill="FFFFFF"/>
        <w:spacing w:after="0" w:afterAutospacing="0" w:line="360" w:lineRule="auto"/>
        <w:rPr>
          <w:rStyle w:val="Strong"/>
          <w:sz w:val="20"/>
          <w:szCs w:val="20"/>
        </w:rPr>
      </w:pPr>
      <w:r>
        <w:rPr>
          <w:rStyle w:val="Strong"/>
          <w:sz w:val="20"/>
          <w:szCs w:val="20"/>
        </w:rPr>
        <w:t>Pemodelan</w:t>
      </w:r>
    </w:p>
    <w:p w14:paraId="716ED9FF" w14:textId="77777777" w:rsidR="00D305FC" w:rsidRPr="00516873" w:rsidRDefault="00D305FC" w:rsidP="00D305FC">
      <w:pPr>
        <w:pStyle w:val="ListParagraph"/>
        <w:numPr>
          <w:ilvl w:val="0"/>
          <w:numId w:val="47"/>
        </w:numPr>
        <w:spacing w:after="0" w:line="276" w:lineRule="auto"/>
      </w:pPr>
      <w:r w:rsidRPr="00516873">
        <w:rPr>
          <w:color w:val="0A0A0A"/>
        </w:rPr>
        <w:t>Pengumpulan dan Pra-pemrosesan Data (Traffic Scraping)</w:t>
      </w:r>
    </w:p>
    <w:p w14:paraId="607F9183" w14:textId="4BBE1883" w:rsidR="00D305FC" w:rsidRPr="00A82CE8" w:rsidRDefault="00D305FC" w:rsidP="00A82CE8">
      <w:pPr>
        <w:pStyle w:val="ListParagraph"/>
        <w:shd w:val="clear" w:color="auto" w:fill="FFFFFF"/>
        <w:spacing w:line="276" w:lineRule="auto"/>
        <w:ind w:left="357"/>
        <w:contextualSpacing w:val="0"/>
        <w:rPr>
          <w:rFonts w:eastAsiaTheme="minorEastAsia"/>
          <w:color w:val="0A0A0A"/>
          <w:lang w:eastAsia="ja-JP"/>
        </w:rPr>
      </w:pPr>
      <w:r w:rsidRPr="00B511FC">
        <w:rPr>
          <w:color w:val="0A0A0A"/>
        </w:rPr>
        <w:t>Dalam tahap ini, dataset lalu lintas jaringan dikumpulkan dan diproses untuk mendeteksi anomali yang mengarah pada serangan SYN Flooding. Data yang diperoleh melalui proses </w:t>
      </w:r>
      <w:r w:rsidRPr="00B511FC">
        <w:rPr>
          <w:i/>
          <w:iCs/>
          <w:color w:val="0A0A0A"/>
        </w:rPr>
        <w:t>scraping</w:t>
      </w:r>
      <w:r w:rsidRPr="00B511FC">
        <w:rPr>
          <w:color w:val="0A0A0A"/>
        </w:rPr>
        <w:t> atau </w:t>
      </w:r>
      <w:r w:rsidRPr="00B511FC">
        <w:rPr>
          <w:i/>
          <w:iCs/>
          <w:color w:val="0A0A0A"/>
        </w:rPr>
        <w:t>packet sniffing</w:t>
      </w:r>
      <w:r w:rsidRPr="00B511FC">
        <w:rPr>
          <w:color w:val="0A0A0A"/>
        </w:rPr>
        <w:t> mencakup fitur-fitur kritikal seperti alamat IP sumber, jumlah paket SYN yang masuk dalam interval waktu tertentu, status koneksi (</w:t>
      </w:r>
      <w:r w:rsidRPr="00B511FC">
        <w:rPr>
          <w:i/>
          <w:iCs/>
          <w:color w:val="0A0A0A"/>
        </w:rPr>
        <w:t>half-open</w:t>
      </w:r>
      <w:r w:rsidRPr="00B511FC">
        <w:rPr>
          <w:color w:val="0A0A0A"/>
        </w:rPr>
        <w:t>), serta durasi </w:t>
      </w:r>
      <w:r w:rsidRPr="00B511FC">
        <w:rPr>
          <w:i/>
          <w:iCs/>
          <w:color w:val="0A0A0A"/>
        </w:rPr>
        <w:t>handshake</w:t>
      </w:r>
      <w:r w:rsidRPr="00B511FC">
        <w:rPr>
          <w:color w:val="0A0A0A"/>
        </w:rPr>
        <w:t>. Analisis awal menunjukkan adanya pola pembeda yang jelas: aktivitas normal ditandai dengan rasio paket SYN dan ACK yang seimbang, sedangkan indikasi serangan terlihat pada lonjakan drastis paket SYN dari alamat IP yang tidak valid atau tersebar, yang secara langsung berkorelasi dengan peningkatan beban kerja memori pada server target.</w:t>
      </w:r>
    </w:p>
    <w:p w14:paraId="18FE4820" w14:textId="77777777" w:rsidR="00D305FC" w:rsidRPr="00516873" w:rsidRDefault="00D305FC" w:rsidP="00D305FC">
      <w:pPr>
        <w:pStyle w:val="ListParagraph"/>
        <w:numPr>
          <w:ilvl w:val="0"/>
          <w:numId w:val="47"/>
        </w:numPr>
        <w:spacing w:after="0" w:line="276" w:lineRule="auto"/>
      </w:pPr>
      <w:r w:rsidRPr="00516873">
        <w:t>Pembagian Data</w:t>
      </w:r>
    </w:p>
    <w:p w14:paraId="1FA678FE" w14:textId="69AF70A1" w:rsidR="00D305FC" w:rsidRPr="00D305FC" w:rsidRDefault="00D305FC" w:rsidP="00A82CE8">
      <w:pPr>
        <w:pStyle w:val="ListParagraph"/>
        <w:shd w:val="clear" w:color="auto" w:fill="FFFFFF"/>
        <w:spacing w:line="276" w:lineRule="auto"/>
        <w:ind w:left="357"/>
        <w:contextualSpacing w:val="0"/>
        <w:rPr>
          <w:color w:val="0A0A0A"/>
        </w:rPr>
      </w:pPr>
      <w:r w:rsidRPr="00B511FC">
        <w:rPr>
          <w:color w:val="0A0A0A"/>
        </w:rPr>
        <w:t>Untuk memastikan model deteksi memiliki kemampuan generalisasi yang baik, seluruh dataset lalu lintas jaringan dibagi menjadi dua bagian dengan proporsi 70% untuk data latih (</w:t>
      </w:r>
      <w:r w:rsidRPr="00B511FC">
        <w:rPr>
          <w:i/>
          <w:iCs/>
          <w:color w:val="0A0A0A"/>
        </w:rPr>
        <w:t>training set</w:t>
      </w:r>
      <w:r w:rsidRPr="00B511FC">
        <w:rPr>
          <w:color w:val="0A0A0A"/>
        </w:rPr>
        <w:t>) dan 30% untuk data uji (</w:t>
      </w:r>
      <w:r w:rsidRPr="00B511FC">
        <w:rPr>
          <w:i/>
          <w:iCs/>
          <w:color w:val="0A0A0A"/>
        </w:rPr>
        <w:t>testing set</w:t>
      </w:r>
      <w:r w:rsidRPr="00B511FC">
        <w:rPr>
          <w:color w:val="0A0A0A"/>
        </w:rPr>
        <w:t>). Penggunaan rasio 70:30 ini bertujuan agar algoritma Naïve Bayes dapat mempelajari karakteristik statistik dari trafik normal maupun trafik serangan secara mendalam. Data latih digunakan untuk membentuk pola hubungan antar fitur keamanan, sementara data uji berfungsi untuk memvalidasi akurasi model dalam mengidentifikasi serangan baru yang belum pernah dikenali sebelumnya (data </w:t>
      </w:r>
      <w:r w:rsidRPr="00B511FC">
        <w:rPr>
          <w:i/>
          <w:iCs/>
          <w:color w:val="0A0A0A"/>
        </w:rPr>
        <w:t>unseen</w:t>
      </w:r>
      <w:r w:rsidRPr="00B511FC">
        <w:rPr>
          <w:color w:val="0A0A0A"/>
        </w:rPr>
        <w:t>).</w:t>
      </w:r>
    </w:p>
    <w:p w14:paraId="507C7B85" w14:textId="77777777" w:rsidR="00D305FC" w:rsidRPr="00516873" w:rsidRDefault="00D305FC" w:rsidP="00D305FC">
      <w:pPr>
        <w:pStyle w:val="ListParagraph"/>
        <w:numPr>
          <w:ilvl w:val="0"/>
          <w:numId w:val="47"/>
        </w:numPr>
        <w:spacing w:after="0" w:line="276" w:lineRule="auto"/>
      </w:pPr>
      <w:r w:rsidRPr="00516873">
        <w:t>Implementasi Klasifikasi Naïve Bayes</w:t>
      </w:r>
    </w:p>
    <w:p w14:paraId="25EDDC53" w14:textId="265A2E6B" w:rsidR="00D305FC" w:rsidRPr="00A82CE8" w:rsidRDefault="00D305FC" w:rsidP="00A82CE8">
      <w:pPr>
        <w:pStyle w:val="ListParagraph"/>
        <w:shd w:val="clear" w:color="auto" w:fill="FFFFFF"/>
        <w:spacing w:line="276" w:lineRule="auto"/>
        <w:ind w:left="357"/>
        <w:contextualSpacing w:val="0"/>
        <w:rPr>
          <w:rFonts w:eastAsiaTheme="minorEastAsia"/>
          <w:color w:val="0A0A0A"/>
          <w:lang w:eastAsia="ja-JP"/>
        </w:rPr>
      </w:pPr>
      <w:r w:rsidRPr="00B511FC">
        <w:rPr>
          <w:color w:val="0A0A0A"/>
        </w:rPr>
        <w:t>Pemodelan Naïve Bayes diterapkan untuk mengklasifikasikan status keamanan jaringan ke dalam kategori: "Normal", "Waspada", atau "Serangan (SYN Flood)". Algoritma ini bekerja dengan menghitung probabilitas bersyarat berdasarkan fitur-fitur trafik, seperti rata-rata (</w:t>
      </w:r>
      <w:r w:rsidRPr="00B511FC">
        <w:rPr>
          <w:i/>
          <w:iCs/>
          <w:color w:val="0A0A0A"/>
        </w:rPr>
        <w:t>mean</w:t>
      </w:r>
      <w:r w:rsidRPr="00B511FC">
        <w:rPr>
          <w:color w:val="0A0A0A"/>
        </w:rPr>
        <w:t xml:space="preserve">) jumlah permintaan koneksi </w:t>
      </w:r>
      <w:r w:rsidRPr="00B511FC">
        <w:rPr>
          <w:color w:val="0A0A0A"/>
        </w:rPr>
        <w:lastRenderedPageBreak/>
        <w:t>setengah terbuka dan variansi (</w:t>
      </w:r>
      <w:r w:rsidRPr="00B511FC">
        <w:rPr>
          <w:i/>
          <w:iCs/>
          <w:color w:val="0A0A0A"/>
        </w:rPr>
        <w:t>variance</w:t>
      </w:r>
      <w:r w:rsidRPr="00B511FC">
        <w:rPr>
          <w:color w:val="0A0A0A"/>
        </w:rPr>
        <w:t>) waktu tunggu paket ACK. Hasil pemodelan menunjukkan bahwa pada kondisi serangan, nilai rata-rata jumlah paket SYN meningkat secara signifikan dengan variansi yang cenderung rendah, menandakan adanya pola serangan yang masif dan seragam. Dengan menghitung </w:t>
      </w:r>
      <w:r w:rsidRPr="00B511FC">
        <w:rPr>
          <w:i/>
          <w:iCs/>
          <w:color w:val="0A0A0A"/>
        </w:rPr>
        <w:t>prior probabilities</w:t>
      </w:r>
      <w:r w:rsidRPr="00B511FC">
        <w:rPr>
          <w:color w:val="0A0A0A"/>
        </w:rPr>
        <w:t> dari distribusi data, model dapat secara cepat menentukan status jaringan, sehingga memungkinkan sistem pertahanan untuk melakukan mitigasi sebelum sumber daya server habis terkuras.</w:t>
      </w:r>
    </w:p>
    <w:p w14:paraId="312A2AE7" w14:textId="77777777" w:rsidR="00D305FC" w:rsidRPr="00516873" w:rsidRDefault="00D305FC" w:rsidP="00D305FC">
      <w:pPr>
        <w:pStyle w:val="ListParagraph"/>
        <w:numPr>
          <w:ilvl w:val="0"/>
          <w:numId w:val="47"/>
        </w:numPr>
        <w:spacing w:after="0" w:line="276" w:lineRule="auto"/>
      </w:pPr>
      <w:r w:rsidRPr="00516873">
        <w:t>Evaluasi Model</w:t>
      </w:r>
    </w:p>
    <w:p w14:paraId="39BCB616" w14:textId="77777777" w:rsidR="00D305FC" w:rsidRDefault="00D305FC" w:rsidP="00D305FC">
      <w:pPr>
        <w:pStyle w:val="ListParagraph"/>
        <w:shd w:val="clear" w:color="auto" w:fill="FFFFFF"/>
        <w:spacing w:line="276" w:lineRule="auto"/>
        <w:ind w:left="360"/>
        <w:rPr>
          <w:color w:val="0A0A0A"/>
        </w:rPr>
      </w:pPr>
      <w:r w:rsidRPr="00B511FC">
        <w:rPr>
          <w:color w:val="0A0A0A"/>
        </w:rPr>
        <w:t>Tahap terakhir dalam perancangan ini adalah evaluasi performa model menggunakan </w:t>
      </w:r>
      <w:r w:rsidRPr="00B511FC">
        <w:rPr>
          <w:i/>
          <w:iCs/>
          <w:color w:val="0A0A0A"/>
        </w:rPr>
        <w:t>Confusion Matrix</w:t>
      </w:r>
      <w:r w:rsidRPr="00B511FC">
        <w:rPr>
          <w:color w:val="0A0A0A"/>
        </w:rPr>
        <w:t> untuk mengukur efektivitas algoritma Naïve Bayes dalam mendeteksi serangan. Berdasarkan hasil pengujian pada data uji (</w:t>
      </w:r>
      <w:r w:rsidRPr="00B511FC">
        <w:rPr>
          <w:i/>
          <w:iCs/>
          <w:color w:val="0A0A0A"/>
        </w:rPr>
        <w:t>testing set</w:t>
      </w:r>
      <w:r w:rsidRPr="00B511FC">
        <w:rPr>
          <w:color w:val="0A0A0A"/>
        </w:rPr>
        <w:t>), kinerja model dinilai melalui tiga metrik utama: </w:t>
      </w:r>
      <w:r w:rsidRPr="00A82CE8">
        <w:rPr>
          <w:color w:val="0A0A0A"/>
        </w:rPr>
        <w:t>Akurasi</w:t>
      </w:r>
      <w:r w:rsidRPr="00B511FC">
        <w:rPr>
          <w:color w:val="0A0A0A"/>
        </w:rPr>
        <w:t>, </w:t>
      </w:r>
      <w:r w:rsidRPr="00A82CE8">
        <w:rPr>
          <w:i/>
          <w:iCs/>
          <w:color w:val="0A0A0A"/>
        </w:rPr>
        <w:t>Recall</w:t>
      </w:r>
      <w:r w:rsidRPr="00B511FC">
        <w:rPr>
          <w:color w:val="0A0A0A"/>
        </w:rPr>
        <w:t>, dan </w:t>
      </w:r>
      <w:r w:rsidRPr="00A82CE8">
        <w:rPr>
          <w:color w:val="0A0A0A"/>
        </w:rPr>
        <w:t>F1</w:t>
      </w:r>
      <w:r w:rsidRPr="00B511FC">
        <w:rPr>
          <w:b/>
          <w:bCs/>
          <w:color w:val="0A0A0A"/>
        </w:rPr>
        <w:t>-</w:t>
      </w:r>
      <w:r w:rsidRPr="00A82CE8">
        <w:rPr>
          <w:color w:val="0A0A0A"/>
        </w:rPr>
        <w:t>Score</w:t>
      </w:r>
      <w:r w:rsidRPr="00B511FC">
        <w:rPr>
          <w:color w:val="0A0A0A"/>
        </w:rPr>
        <w:t>. </w:t>
      </w:r>
      <w:r w:rsidRPr="00A82CE8">
        <w:rPr>
          <w:color w:val="0A0A0A"/>
        </w:rPr>
        <w:t>Akurasi</w:t>
      </w:r>
      <w:r w:rsidRPr="00B511FC">
        <w:rPr>
          <w:color w:val="0A0A0A"/>
        </w:rPr>
        <w:t> memberikan gambaran umum mengenai persentase prediksi benar model terhadap keseluruhan trafik. Sementara itu, </w:t>
      </w:r>
      <w:r w:rsidRPr="00A82CE8">
        <w:rPr>
          <w:i/>
          <w:iCs/>
          <w:color w:val="0A0A0A"/>
        </w:rPr>
        <w:t>Recall</w:t>
      </w:r>
      <w:r w:rsidRPr="00B511FC">
        <w:rPr>
          <w:color w:val="0A0A0A"/>
        </w:rPr>
        <w:t xml:space="preserve"> (sensitivitas) menjadi parameter krusial untuk melihat sejauh mana model mampu mengidentifikasi seluruh paket serangan </w:t>
      </w:r>
      <w:r w:rsidRPr="00A82CE8">
        <w:rPr>
          <w:i/>
          <w:iCs/>
          <w:color w:val="0A0A0A"/>
        </w:rPr>
        <w:t>SYN</w:t>
      </w:r>
      <w:r w:rsidRPr="00B511FC">
        <w:rPr>
          <w:color w:val="0A0A0A"/>
        </w:rPr>
        <w:t xml:space="preserve"> </w:t>
      </w:r>
      <w:r w:rsidRPr="00A82CE8">
        <w:rPr>
          <w:i/>
          <w:iCs/>
          <w:color w:val="0A0A0A"/>
        </w:rPr>
        <w:t>Flood</w:t>
      </w:r>
      <w:r w:rsidRPr="00B511FC">
        <w:rPr>
          <w:color w:val="0A0A0A"/>
        </w:rPr>
        <w:t xml:space="preserve"> tanpa ada yang terlewat (</w:t>
      </w:r>
      <w:r w:rsidRPr="00B511FC">
        <w:rPr>
          <w:i/>
          <w:iCs/>
          <w:color w:val="0A0A0A"/>
        </w:rPr>
        <w:t>false negative</w:t>
      </w:r>
      <w:r w:rsidRPr="00B511FC">
        <w:rPr>
          <w:color w:val="0A0A0A"/>
        </w:rPr>
        <w:t>). Terakhir, </w:t>
      </w:r>
      <w:r w:rsidRPr="00A82CE8">
        <w:rPr>
          <w:color w:val="0A0A0A"/>
        </w:rPr>
        <w:t>F1</w:t>
      </w:r>
      <w:r w:rsidRPr="00B511FC">
        <w:rPr>
          <w:b/>
          <w:bCs/>
          <w:color w:val="0A0A0A"/>
        </w:rPr>
        <w:t>-</w:t>
      </w:r>
      <w:r w:rsidRPr="00A82CE8">
        <w:rPr>
          <w:color w:val="0A0A0A"/>
        </w:rPr>
        <w:t>Score</w:t>
      </w:r>
      <w:r w:rsidRPr="00B511FC">
        <w:rPr>
          <w:color w:val="0A0A0A"/>
        </w:rPr>
        <w:t> digunakan sebagai penyeimbang antara presisi dan recall untuk memastikan bahwa model tetap stabil dalam membedakan antara trafik normal dan anomali, sehingga sistem deteksi yang dihasilkan memiliki tingkat kepercayaan yang tinggi dalam menjaga ketersediaan sumber daya server.</w:t>
      </w:r>
    </w:p>
    <w:p w14:paraId="7BEB4E83" w14:textId="4478D96B" w:rsidR="001C6DDD" w:rsidRPr="001C6DDD" w:rsidRDefault="00B64A2C" w:rsidP="00B92DA7">
      <w:pPr>
        <w:pStyle w:val="NormalWeb"/>
        <w:shd w:val="clear" w:color="auto" w:fill="FFFFFF"/>
        <w:spacing w:after="0" w:afterAutospacing="0" w:line="360" w:lineRule="auto"/>
        <w:rPr>
          <w:sz w:val="20"/>
          <w:szCs w:val="20"/>
        </w:rPr>
      </w:pPr>
      <w:r>
        <w:rPr>
          <w:rStyle w:val="Strong"/>
          <w:sz w:val="20"/>
          <w:szCs w:val="20"/>
        </w:rPr>
        <w:t>Kesimpulan</w:t>
      </w:r>
    </w:p>
    <w:p w14:paraId="7AEA5D94" w14:textId="77777777" w:rsidR="00D305FC" w:rsidRPr="009B6953" w:rsidRDefault="00D305FC" w:rsidP="00A82CE8">
      <w:pPr>
        <w:pStyle w:val="NormalWeb"/>
        <w:spacing w:before="0" w:beforeAutospacing="0" w:after="120" w:afterAutospacing="0"/>
        <w:jc w:val="both"/>
        <w:rPr>
          <w:color w:val="000000"/>
          <w:sz w:val="20"/>
          <w:szCs w:val="20"/>
        </w:rPr>
      </w:pPr>
      <w:r w:rsidRPr="009B6953">
        <w:rPr>
          <w:color w:val="000000"/>
          <w:sz w:val="20"/>
          <w:szCs w:val="20"/>
        </w:rPr>
        <w:t>Berdasarkan hasil penelitian yang telah dilakukan, dapat disimpulkan bahwa metode Naive Bayes mampu diterapkan secara efektif dalam sistem deteksi serangan SYN Flooding pada jaringan komputer. Melalui tahapan pengumpulan data, preprocessing, ekstraksi fitur, hingga proses klasifikasi, model yang dibangun dapat membedakan antara trafik normal dan trafik serangan berdasarkan pola probabilistik yang terbentuk.</w:t>
      </w:r>
    </w:p>
    <w:p w14:paraId="0C1501D6" w14:textId="77777777" w:rsidR="00D305FC" w:rsidRPr="009B6953" w:rsidRDefault="00D305FC" w:rsidP="00A82CE8">
      <w:pPr>
        <w:pStyle w:val="NormalWeb"/>
        <w:spacing w:before="0" w:beforeAutospacing="0" w:after="120" w:afterAutospacing="0"/>
        <w:jc w:val="both"/>
        <w:rPr>
          <w:color w:val="000000"/>
          <w:sz w:val="20"/>
          <w:szCs w:val="20"/>
        </w:rPr>
      </w:pPr>
      <w:r w:rsidRPr="009B6953">
        <w:rPr>
          <w:color w:val="000000"/>
          <w:sz w:val="20"/>
          <w:szCs w:val="20"/>
        </w:rPr>
        <w:t>Hasil pengujian menunjukkan bahwa Naive Bayes memiliki tingkat akurasi yang cukup tinggi serta efisiensi waktu komputasi yang baik, sehingga cocok digunakan untuk sistem deteksi intrusi secara real-time maupun pada jaringan skala kecil hingga menengah. Selain itu, karakteristik serangan SYN Flooding yang memiliki pola tertentu, seperti tingginya jumlah paket SYN tanpa penyelesaian handshake, dapat dikenali dengan baik oleh model.</w:t>
      </w:r>
    </w:p>
    <w:p w14:paraId="1CF42704" w14:textId="77777777" w:rsidR="00D305FC" w:rsidRPr="009B6953" w:rsidRDefault="00D305FC" w:rsidP="00A82CE8">
      <w:pPr>
        <w:pStyle w:val="NormalWeb"/>
        <w:spacing w:before="0" w:beforeAutospacing="0" w:after="120" w:afterAutospacing="0"/>
        <w:jc w:val="both"/>
        <w:rPr>
          <w:color w:val="000000"/>
          <w:sz w:val="20"/>
          <w:szCs w:val="20"/>
        </w:rPr>
      </w:pPr>
      <w:r w:rsidRPr="009B6953">
        <w:rPr>
          <w:color w:val="000000"/>
          <w:sz w:val="20"/>
          <w:szCs w:val="20"/>
        </w:rPr>
        <w:t>Dengan demikian, penerapan metode Naive Bayes dapat menjadi solusi yang sederhana, cepat, dan efektif dalam meningkatkan keamanan jaringan, khususnya dalam mendeteksi serangan SYN Flooding. Namun, untuk pengembangan selanjutnya, disarankan untuk mengombinasikan metode ini dengan algoritma lain atau menggunakan dataset yang lebih kompleks agar meningkatkan akurasi dan ketahanan sistem terhadap berbagai jenis serangan yang lebih beragam.</w:t>
      </w:r>
    </w:p>
    <w:p w14:paraId="495BE29D" w14:textId="29F7FCB6" w:rsidR="005C5B6F" w:rsidRPr="005C5B6F" w:rsidRDefault="00DE5E23" w:rsidP="005C5B6F">
      <w:pPr>
        <w:pStyle w:val="NormalWeb"/>
        <w:shd w:val="clear" w:color="auto" w:fill="FFFFFF"/>
        <w:spacing w:after="0" w:afterAutospacing="0" w:line="360" w:lineRule="auto"/>
        <w:rPr>
          <w:sz w:val="20"/>
          <w:szCs w:val="20"/>
        </w:rPr>
      </w:pPr>
      <w:r>
        <w:rPr>
          <w:rStyle w:val="Strong"/>
          <w:sz w:val="20"/>
          <w:szCs w:val="20"/>
        </w:rPr>
        <w:t>Daftar Pustaka</w:t>
      </w:r>
      <w:r w:rsidR="00CC4F89">
        <w:fldChar w:fldCharType="begin" w:fldLock="1"/>
      </w:r>
      <w:r w:rsidR="00CC4F89">
        <w:instrText xml:space="preserve">ADDIN Mendeley Bibliography CSL_BIBLIOGRAPHY </w:instrText>
      </w:r>
      <w:r w:rsidR="00CC4F89">
        <w:fldChar w:fldCharType="separate"/>
      </w:r>
    </w:p>
    <w:sdt>
      <w:sdtPr>
        <w:rPr>
          <w:color w:val="000000"/>
        </w:rPr>
        <w:tag w:val="MENDELEY_BIBLIOGRAPHY"/>
        <w:id w:val="316532843"/>
        <w:placeholder>
          <w:docPart w:val="DefaultPlaceholder_-1854013440"/>
        </w:placeholder>
      </w:sdtPr>
      <w:sdtContent>
        <w:p w14:paraId="37673307" w14:textId="77777777" w:rsidR="00492E03" w:rsidRPr="00492E03" w:rsidRDefault="00492E03" w:rsidP="00492E03">
          <w:pPr>
            <w:autoSpaceDE w:val="0"/>
            <w:autoSpaceDN w:val="0"/>
            <w:spacing w:after="0" w:line="240" w:lineRule="auto"/>
            <w:ind w:hanging="640"/>
            <w:divId w:val="748310422"/>
            <w:rPr>
              <w:color w:val="000000"/>
              <w:szCs w:val="24"/>
            </w:rPr>
          </w:pPr>
          <w:r w:rsidRPr="00492E03">
            <w:rPr>
              <w:color w:val="000000"/>
            </w:rPr>
            <w:t>[1]</w:t>
          </w:r>
          <w:r w:rsidRPr="00492E03">
            <w:rPr>
              <w:color w:val="000000"/>
            </w:rPr>
            <w:tab/>
            <w:t xml:space="preserve">A. B. Pratomo, “Pengembangan Sistem Firewall Pada Jaringan Komputer Berbasis Mikrotik RouterOS,” </w:t>
          </w:r>
          <w:r w:rsidRPr="00492E03">
            <w:rPr>
              <w:i/>
              <w:iCs/>
              <w:color w:val="000000"/>
            </w:rPr>
            <w:t>Bulletin of Network Engineer and Informatics</w:t>
          </w:r>
          <w:r w:rsidRPr="00492E03">
            <w:rPr>
              <w:color w:val="000000"/>
            </w:rPr>
            <w:t>, vol. 1, no. 2, p. 51, Oct. 2023, doi: 10.59688/bufnets.v1i2.10.</w:t>
          </w:r>
        </w:p>
        <w:p w14:paraId="0D1D52A3" w14:textId="77777777" w:rsidR="00492E03" w:rsidRPr="00492E03" w:rsidRDefault="00492E03" w:rsidP="00492E03">
          <w:pPr>
            <w:autoSpaceDE w:val="0"/>
            <w:autoSpaceDN w:val="0"/>
            <w:spacing w:after="0" w:line="240" w:lineRule="auto"/>
            <w:ind w:hanging="640"/>
            <w:divId w:val="1354650719"/>
            <w:rPr>
              <w:color w:val="000000"/>
            </w:rPr>
          </w:pPr>
          <w:r w:rsidRPr="00492E03">
            <w:rPr>
              <w:color w:val="000000"/>
            </w:rPr>
            <w:t>[2]</w:t>
          </w:r>
          <w:r w:rsidRPr="00492E03">
            <w:rPr>
              <w:color w:val="000000"/>
            </w:rPr>
            <w:tab/>
            <w:t xml:space="preserve">A. R. Aulia, E. I. Alwi, and A. W. M. Gaffar, “Perancangan Sistem Keamanan Jaringan Intrusion Prevention System Menggunakan Suricata Dan IPTables,” </w:t>
          </w:r>
          <w:r w:rsidRPr="00492E03">
            <w:rPr>
              <w:i/>
              <w:iCs/>
              <w:color w:val="000000"/>
            </w:rPr>
            <w:t>LINIER: Literatur Informatika dan Komputer</w:t>
          </w:r>
          <w:r w:rsidRPr="00492E03">
            <w:rPr>
              <w:color w:val="000000"/>
            </w:rPr>
            <w:t>, vol. 1, no. 3, pp. 235–240, Dec. 2024, doi: 10.33096/linier.v1i3.2500.</w:t>
          </w:r>
        </w:p>
        <w:p w14:paraId="38F7E872" w14:textId="77777777" w:rsidR="00492E03" w:rsidRPr="00492E03" w:rsidRDefault="00492E03" w:rsidP="00492E03">
          <w:pPr>
            <w:autoSpaceDE w:val="0"/>
            <w:autoSpaceDN w:val="0"/>
            <w:spacing w:after="0" w:line="240" w:lineRule="auto"/>
            <w:ind w:hanging="640"/>
            <w:divId w:val="945187153"/>
            <w:rPr>
              <w:color w:val="000000"/>
            </w:rPr>
          </w:pPr>
          <w:r w:rsidRPr="00492E03">
            <w:rPr>
              <w:color w:val="000000"/>
            </w:rPr>
            <w:t>[3]</w:t>
          </w:r>
          <w:r w:rsidRPr="00492E03">
            <w:rPr>
              <w:color w:val="000000"/>
            </w:rPr>
            <w:tab/>
            <w:t xml:space="preserve">M. Zidane, “Klasifikasi Serangan Distributed Denial-of-Service (DDoS) menggunakan Metode Data Mining Na\"\ive Bayes,” </w:t>
          </w:r>
          <w:r w:rsidRPr="00492E03">
            <w:rPr>
              <w:i/>
              <w:iCs/>
              <w:color w:val="000000"/>
            </w:rPr>
            <w:t>Jurnal Pengembangan Teknologi Informasi dan Ilmu Komputer</w:t>
          </w:r>
          <w:r w:rsidRPr="00492E03">
            <w:rPr>
              <w:color w:val="000000"/>
            </w:rPr>
            <w:t>, vol. 6, no. 1, pp. 172–180, 2022.</w:t>
          </w:r>
        </w:p>
        <w:p w14:paraId="199D1DDB" w14:textId="77777777" w:rsidR="00492E03" w:rsidRPr="00492E03" w:rsidRDefault="00492E03" w:rsidP="00492E03">
          <w:pPr>
            <w:autoSpaceDE w:val="0"/>
            <w:autoSpaceDN w:val="0"/>
            <w:spacing w:after="0" w:line="240" w:lineRule="auto"/>
            <w:ind w:hanging="640"/>
            <w:divId w:val="411589080"/>
            <w:rPr>
              <w:color w:val="000000"/>
            </w:rPr>
          </w:pPr>
          <w:r w:rsidRPr="00492E03">
            <w:rPr>
              <w:color w:val="000000"/>
            </w:rPr>
            <w:t>[4]</w:t>
          </w:r>
          <w:r w:rsidRPr="00492E03">
            <w:rPr>
              <w:color w:val="000000"/>
            </w:rPr>
            <w:tab/>
            <w:t xml:space="preserve">W. M. Eddy, “SYN Flood Attack,” in </w:t>
          </w:r>
          <w:r w:rsidRPr="00492E03">
            <w:rPr>
              <w:i/>
              <w:iCs/>
              <w:color w:val="000000"/>
            </w:rPr>
            <w:t>Encyclopedia of Cryptography, Security and Privacy</w:t>
          </w:r>
          <w:r w:rsidRPr="00492E03">
            <w:rPr>
              <w:color w:val="000000"/>
            </w:rPr>
            <w:t>, Cham: Springer Nature Switzerland, 2025, pp. 2564–2566. doi: 10.1007/978-3-030-71522-9_276.</w:t>
          </w:r>
        </w:p>
        <w:p w14:paraId="3B8F1621" w14:textId="77777777" w:rsidR="00492E03" w:rsidRPr="00492E03" w:rsidRDefault="00492E03" w:rsidP="00492E03">
          <w:pPr>
            <w:autoSpaceDE w:val="0"/>
            <w:autoSpaceDN w:val="0"/>
            <w:spacing w:after="0" w:line="240" w:lineRule="auto"/>
            <w:ind w:hanging="640"/>
            <w:divId w:val="1606961379"/>
            <w:rPr>
              <w:color w:val="000000"/>
            </w:rPr>
          </w:pPr>
          <w:r w:rsidRPr="00492E03">
            <w:rPr>
              <w:color w:val="000000"/>
            </w:rPr>
            <w:t>[5]</w:t>
          </w:r>
          <w:r w:rsidRPr="00492E03">
            <w:rPr>
              <w:color w:val="000000"/>
            </w:rPr>
            <w:tab/>
            <w:t xml:space="preserve">K. Hussain, S. J. Hussain, N. Jhanjhi, and M. Humayun, “SYN Flood Attack Detection based on Bayes Estimator (SFADBE) For MANET,” in </w:t>
          </w:r>
          <w:r w:rsidRPr="00492E03">
            <w:rPr>
              <w:i/>
              <w:iCs/>
              <w:color w:val="000000"/>
            </w:rPr>
            <w:t>2019 International Conference on Computer and Information Sciences (ICCIS)</w:t>
          </w:r>
          <w:r w:rsidRPr="00492E03">
            <w:rPr>
              <w:color w:val="000000"/>
            </w:rPr>
            <w:t>, IEEE, Apr. 2019, pp. 1–4. doi: 10.1109/ICCISci.2019.8716416.</w:t>
          </w:r>
        </w:p>
        <w:p w14:paraId="7B50B2F9" w14:textId="77777777" w:rsidR="00492E03" w:rsidRPr="00492E03" w:rsidRDefault="00492E03" w:rsidP="00492E03">
          <w:pPr>
            <w:autoSpaceDE w:val="0"/>
            <w:autoSpaceDN w:val="0"/>
            <w:spacing w:after="0" w:line="240" w:lineRule="auto"/>
            <w:ind w:hanging="640"/>
            <w:divId w:val="1803690279"/>
            <w:rPr>
              <w:color w:val="000000"/>
            </w:rPr>
          </w:pPr>
          <w:r w:rsidRPr="00492E03">
            <w:rPr>
              <w:color w:val="000000"/>
            </w:rPr>
            <w:t>[6]</w:t>
          </w:r>
          <w:r w:rsidRPr="00492E03">
            <w:rPr>
              <w:color w:val="000000"/>
            </w:rPr>
            <w:tab/>
            <w:t xml:space="preserve">T. Das, O. A. Hamdan, S. Sengupta, and E. Arslan, “Flood Control: TCP-SYN Flood Detection for Software-Defined Networks using OpenFlow Port Statistics,” in </w:t>
          </w:r>
          <w:r w:rsidRPr="00492E03">
            <w:rPr>
              <w:i/>
              <w:iCs/>
              <w:color w:val="000000"/>
            </w:rPr>
            <w:t>2022 IEEE International Conference on Cyber Security and Resilience (CSR)</w:t>
          </w:r>
          <w:r w:rsidRPr="00492E03">
            <w:rPr>
              <w:color w:val="000000"/>
            </w:rPr>
            <w:t>, IEEE, Jul. 2022, pp. 1–8. doi: 10.1109/CSR54599.2022.9850339.</w:t>
          </w:r>
        </w:p>
        <w:p w14:paraId="61EEE321" w14:textId="77777777" w:rsidR="00492E03" w:rsidRPr="00492E03" w:rsidRDefault="00492E03" w:rsidP="00492E03">
          <w:pPr>
            <w:autoSpaceDE w:val="0"/>
            <w:autoSpaceDN w:val="0"/>
            <w:spacing w:after="0" w:line="240" w:lineRule="auto"/>
            <w:ind w:hanging="640"/>
            <w:divId w:val="647396301"/>
            <w:rPr>
              <w:color w:val="000000"/>
            </w:rPr>
          </w:pPr>
          <w:r w:rsidRPr="00492E03">
            <w:rPr>
              <w:color w:val="000000"/>
            </w:rPr>
            <w:t>[7]</w:t>
          </w:r>
          <w:r w:rsidRPr="00492E03">
            <w:rPr>
              <w:color w:val="000000"/>
            </w:rPr>
            <w:tab/>
            <w:t xml:space="preserve">S. M. Syifa Munawarah, Kurniabudi, and Eko Arip Winanto, “Deteksi Serangan DDoS SYN Flood Pada Jaringan Internet of Things (IoT) Menggunakan Metode Deep Neural Network (DNN),” </w:t>
          </w:r>
          <w:r w:rsidRPr="00492E03">
            <w:rPr>
              <w:i/>
              <w:iCs/>
              <w:color w:val="000000"/>
            </w:rPr>
            <w:t xml:space="preserve">Jurnal </w:t>
          </w:r>
          <w:r w:rsidRPr="00492E03">
            <w:rPr>
              <w:i/>
              <w:iCs/>
              <w:color w:val="000000"/>
            </w:rPr>
            <w:lastRenderedPageBreak/>
            <w:t>Informatika Dan Rekayasa Komputer(JAKAKOM)</w:t>
          </w:r>
          <w:r w:rsidRPr="00492E03">
            <w:rPr>
              <w:color w:val="000000"/>
            </w:rPr>
            <w:t>, vol. 4, no. 1, pp. 982–991, Apr. 2024, doi: 10.33998/jakakom.2024.4.1.1710.</w:t>
          </w:r>
        </w:p>
        <w:p w14:paraId="248C5FC0" w14:textId="77777777" w:rsidR="00492E03" w:rsidRPr="00492E03" w:rsidRDefault="00492E03" w:rsidP="00492E03">
          <w:pPr>
            <w:autoSpaceDE w:val="0"/>
            <w:autoSpaceDN w:val="0"/>
            <w:spacing w:after="0" w:line="240" w:lineRule="auto"/>
            <w:ind w:hanging="640"/>
            <w:divId w:val="1715763946"/>
            <w:rPr>
              <w:color w:val="000000"/>
            </w:rPr>
          </w:pPr>
          <w:r w:rsidRPr="00492E03">
            <w:rPr>
              <w:color w:val="000000"/>
            </w:rPr>
            <w:t>[8]</w:t>
          </w:r>
          <w:r w:rsidRPr="00492E03">
            <w:rPr>
              <w:color w:val="000000"/>
            </w:rPr>
            <w:tab/>
            <w:t xml:space="preserve">S. Kumar and S. Gupta, “SDN TCP-SYN Dataset: A dataset for TCP-SYN flood DDoS attack detection in software-defined networks,” </w:t>
          </w:r>
          <w:r w:rsidRPr="00492E03">
            <w:rPr>
              <w:i/>
              <w:iCs/>
              <w:color w:val="000000"/>
            </w:rPr>
            <w:t>Data Brief</w:t>
          </w:r>
          <w:r w:rsidRPr="00492E03">
            <w:rPr>
              <w:color w:val="000000"/>
            </w:rPr>
            <w:t>, vol. 59, p. 111314, Apr. 2025, doi: 10.1016/j.dib.2025.111314.</w:t>
          </w:r>
        </w:p>
        <w:p w14:paraId="38421EC5" w14:textId="77777777" w:rsidR="00492E03" w:rsidRPr="00492E03" w:rsidRDefault="00492E03" w:rsidP="00492E03">
          <w:pPr>
            <w:autoSpaceDE w:val="0"/>
            <w:autoSpaceDN w:val="0"/>
            <w:spacing w:after="0" w:line="240" w:lineRule="auto"/>
            <w:ind w:hanging="640"/>
            <w:divId w:val="1125466999"/>
            <w:rPr>
              <w:color w:val="000000"/>
            </w:rPr>
          </w:pPr>
          <w:r w:rsidRPr="00492E03">
            <w:rPr>
              <w:color w:val="000000"/>
            </w:rPr>
            <w:t>[9]</w:t>
          </w:r>
          <w:r w:rsidRPr="00492E03">
            <w:rPr>
              <w:color w:val="000000"/>
            </w:rPr>
            <w:tab/>
            <w:t xml:space="preserve">C.-H. Yang, J.-P. Wu, F.-Y. Lee, T.-Y. Lin, and M.-H. Tsai, “Detection and Mitigation of SYN Flooding Attacks through SYN/ACK Packets and Black/White Lists,” </w:t>
          </w:r>
          <w:r w:rsidRPr="00492E03">
            <w:rPr>
              <w:i/>
              <w:iCs/>
              <w:color w:val="000000"/>
            </w:rPr>
            <w:t>Sensors</w:t>
          </w:r>
          <w:r w:rsidRPr="00492E03">
            <w:rPr>
              <w:color w:val="000000"/>
            </w:rPr>
            <w:t>, vol. 23, no. 8, p. 3817, Apr. 2023, doi: 10.3390/s23083817.</w:t>
          </w:r>
        </w:p>
        <w:p w14:paraId="5BA3331F" w14:textId="77777777" w:rsidR="00492E03" w:rsidRPr="00492E03" w:rsidRDefault="00492E03" w:rsidP="00492E03">
          <w:pPr>
            <w:autoSpaceDE w:val="0"/>
            <w:autoSpaceDN w:val="0"/>
            <w:spacing w:after="0" w:line="240" w:lineRule="auto"/>
            <w:ind w:hanging="640"/>
            <w:divId w:val="996614184"/>
            <w:rPr>
              <w:color w:val="000000"/>
            </w:rPr>
          </w:pPr>
          <w:r w:rsidRPr="00492E03">
            <w:rPr>
              <w:color w:val="000000"/>
            </w:rPr>
            <w:t>[10]</w:t>
          </w:r>
          <w:r w:rsidRPr="00492E03">
            <w:rPr>
              <w:color w:val="000000"/>
            </w:rPr>
            <w:tab/>
            <w:t xml:space="preserve">I. N. B. Arya Wirianda, R. B. Huwae, and A. H. Jatmika, “Pengujian Efektivitas Intrusion Detection Systems (IDS) Snort,Suricata, dan Zeek terhadap Serangan SYN Flood tection System Snort, Suricata, dan Zeek dalam Mendeteksi Serangan SYN Flood pada Windows Server 2022,” </w:t>
          </w:r>
          <w:r w:rsidRPr="00492E03">
            <w:rPr>
              <w:i/>
              <w:iCs/>
              <w:color w:val="000000"/>
            </w:rPr>
            <w:t>Jurnal Bumigora Information Technology (BITe)</w:t>
          </w:r>
          <w:r w:rsidRPr="00492E03">
            <w:rPr>
              <w:color w:val="000000"/>
            </w:rPr>
            <w:t>, vol. 7, no. 2, pp. 95–108, Dec. 2025, doi: 10.30812/bite.v7i2.5226.</w:t>
          </w:r>
        </w:p>
        <w:p w14:paraId="1EED1803" w14:textId="77777777" w:rsidR="00492E03" w:rsidRPr="00492E03" w:rsidRDefault="00492E03" w:rsidP="00492E03">
          <w:pPr>
            <w:autoSpaceDE w:val="0"/>
            <w:autoSpaceDN w:val="0"/>
            <w:spacing w:after="0" w:line="240" w:lineRule="auto"/>
            <w:ind w:hanging="640"/>
            <w:divId w:val="1226641934"/>
            <w:rPr>
              <w:color w:val="000000"/>
            </w:rPr>
          </w:pPr>
          <w:r w:rsidRPr="00492E03">
            <w:rPr>
              <w:color w:val="000000"/>
            </w:rPr>
            <w:t>[11]</w:t>
          </w:r>
          <w:r w:rsidRPr="00492E03">
            <w:rPr>
              <w:color w:val="000000"/>
            </w:rPr>
            <w:tab/>
            <w:t xml:space="preserve">R. G. Gunawan, Erik Suanda Handika, and Edi Ismanto, “Pendekatan Machine Learning Dengan Menggunakan Algoritma Xgboost (Extreme Gradient Boosting) Untuk Peningkatan Kinerja Klasifikasi Serangan Syn,” </w:t>
          </w:r>
          <w:r w:rsidRPr="00492E03">
            <w:rPr>
              <w:i/>
              <w:iCs/>
              <w:color w:val="000000"/>
            </w:rPr>
            <w:t>Jurnal CoSciTech (Computer Science and Information Technology)</w:t>
          </w:r>
          <w:r w:rsidRPr="00492E03">
            <w:rPr>
              <w:color w:val="000000"/>
            </w:rPr>
            <w:t>, vol. 3, no. 3, pp. 453–463, Dec. 2022, doi: 10.37859/coscitech.v3i3.4356.</w:t>
          </w:r>
        </w:p>
        <w:p w14:paraId="08BEE636" w14:textId="77777777" w:rsidR="00492E03" w:rsidRPr="00492E03" w:rsidRDefault="00492E03" w:rsidP="00492E03">
          <w:pPr>
            <w:autoSpaceDE w:val="0"/>
            <w:autoSpaceDN w:val="0"/>
            <w:spacing w:after="0" w:line="240" w:lineRule="auto"/>
            <w:ind w:hanging="640"/>
            <w:divId w:val="1391464998"/>
            <w:rPr>
              <w:color w:val="000000"/>
            </w:rPr>
          </w:pPr>
          <w:r w:rsidRPr="00492E03">
            <w:rPr>
              <w:color w:val="000000"/>
            </w:rPr>
            <w:t>[12]</w:t>
          </w:r>
          <w:r w:rsidRPr="00492E03">
            <w:rPr>
              <w:color w:val="000000"/>
            </w:rPr>
            <w:tab/>
            <w:t xml:space="preserve">M. Zidane, “Klasifikasi Serangan Distributed Denial-of-Service (DDoS) menggunakan Metode Data Mining Na\"\ive Bayes,” </w:t>
          </w:r>
          <w:r w:rsidRPr="00492E03">
            <w:rPr>
              <w:i/>
              <w:iCs/>
              <w:color w:val="000000"/>
            </w:rPr>
            <w:t>Jurnal Pengembangan Teknologi Informasi dan Ilmu Komputer</w:t>
          </w:r>
          <w:r w:rsidRPr="00492E03">
            <w:rPr>
              <w:color w:val="000000"/>
            </w:rPr>
            <w:t>, vol. 6, no. 1, pp. 172–180, 2022.</w:t>
          </w:r>
        </w:p>
        <w:p w14:paraId="1E926529" w14:textId="77777777" w:rsidR="00492E03" w:rsidRPr="00492E03" w:rsidRDefault="00492E03" w:rsidP="00492E03">
          <w:pPr>
            <w:autoSpaceDE w:val="0"/>
            <w:autoSpaceDN w:val="0"/>
            <w:spacing w:after="0" w:line="240" w:lineRule="auto"/>
            <w:ind w:hanging="640"/>
            <w:divId w:val="956714536"/>
            <w:rPr>
              <w:color w:val="000000"/>
            </w:rPr>
          </w:pPr>
          <w:r w:rsidRPr="00492E03">
            <w:rPr>
              <w:color w:val="000000"/>
            </w:rPr>
            <w:t>[13]</w:t>
          </w:r>
          <w:r w:rsidRPr="00492E03">
            <w:rPr>
              <w:color w:val="000000"/>
            </w:rPr>
            <w:tab/>
            <w:t xml:space="preserve">I. Bagus </w:t>
          </w:r>
          <w:r w:rsidRPr="00492E03">
            <w:rPr>
              <w:i/>
              <w:iCs/>
              <w:color w:val="000000"/>
            </w:rPr>
            <w:t>et al.</w:t>
          </w:r>
          <w:r w:rsidRPr="00492E03">
            <w:rPr>
              <w:color w:val="000000"/>
            </w:rPr>
            <w:t xml:space="preserve">, “Implementasi Algoritma Naive Bayes Classifier (NBC) Dan Information Gain Untuk Mendeteksi DDoS,” </w:t>
          </w:r>
          <w:r w:rsidRPr="00492E03">
            <w:rPr>
              <w:i/>
              <w:iCs/>
              <w:color w:val="000000"/>
            </w:rPr>
            <w:t>JELIKU (Jurnal Elektronik Ilmu Komputer Udayana)</w:t>
          </w:r>
          <w:r w:rsidRPr="00492E03">
            <w:rPr>
              <w:color w:val="000000"/>
            </w:rPr>
            <w:t>, 2022, [Online]. Available: https://api.semanticscholar.org/CorpusID:254666381</w:t>
          </w:r>
        </w:p>
        <w:p w14:paraId="713F8A91" w14:textId="77777777" w:rsidR="00492E03" w:rsidRPr="00492E03" w:rsidRDefault="00492E03" w:rsidP="00492E03">
          <w:pPr>
            <w:autoSpaceDE w:val="0"/>
            <w:autoSpaceDN w:val="0"/>
            <w:spacing w:after="0" w:line="240" w:lineRule="auto"/>
            <w:ind w:hanging="640"/>
            <w:divId w:val="1905681912"/>
            <w:rPr>
              <w:color w:val="000000"/>
            </w:rPr>
          </w:pPr>
          <w:r w:rsidRPr="00492E03">
            <w:rPr>
              <w:color w:val="000000"/>
            </w:rPr>
            <w:t>[14]</w:t>
          </w:r>
          <w:r w:rsidRPr="00492E03">
            <w:rPr>
              <w:color w:val="000000"/>
            </w:rPr>
            <w:tab/>
            <w:t xml:space="preserve">E. S. J. Atmadji, Y. Wabula, H. T. Karsanti, and K. Kristopher, “The Use of Naive Bayes Classifier in Sentiment Analysis at Indonesia’s Super Priority Tourism Destinations Based on User Reviews,” </w:t>
          </w:r>
          <w:r w:rsidRPr="00492E03">
            <w:rPr>
              <w:i/>
              <w:iCs/>
              <w:color w:val="000000"/>
            </w:rPr>
            <w:t>Jurnal Sosioteknologi</w:t>
          </w:r>
          <w:r w:rsidRPr="00492E03">
            <w:rPr>
              <w:color w:val="000000"/>
            </w:rPr>
            <w:t>, vol. 24, no. 2, pp. 226–239, Jul. 2025, doi: 10.5614/sostek.itbj.2025.24.2.7.</w:t>
          </w:r>
        </w:p>
        <w:p w14:paraId="2DB3D11E" w14:textId="77777777" w:rsidR="00492E03" w:rsidRPr="00492E03" w:rsidRDefault="00492E03" w:rsidP="00492E03">
          <w:pPr>
            <w:autoSpaceDE w:val="0"/>
            <w:autoSpaceDN w:val="0"/>
            <w:spacing w:after="0" w:line="240" w:lineRule="auto"/>
            <w:ind w:hanging="640"/>
            <w:divId w:val="1769621208"/>
            <w:rPr>
              <w:color w:val="000000"/>
            </w:rPr>
          </w:pPr>
          <w:r w:rsidRPr="00492E03">
            <w:rPr>
              <w:color w:val="000000"/>
            </w:rPr>
            <w:t>[15]</w:t>
          </w:r>
          <w:r w:rsidRPr="00492E03">
            <w:rPr>
              <w:color w:val="000000"/>
            </w:rPr>
            <w:tab/>
            <w:t xml:space="preserve">Adam Zukhruf, Bagus Fatkhurrozi, and Andriyatna Agung Kurniawan, “Comparative Study Of Distributed Denial of Service (DDOS) Attack Detection In Computer Networks,” </w:t>
          </w:r>
          <w:r w:rsidRPr="00492E03">
            <w:rPr>
              <w:i/>
              <w:iCs/>
              <w:color w:val="000000"/>
            </w:rPr>
            <w:t>Jurnal Teknik Informatika (Jutif)</w:t>
          </w:r>
          <w:r w:rsidRPr="00492E03">
            <w:rPr>
              <w:color w:val="000000"/>
            </w:rPr>
            <w:t>, vol. 4, no. 5, pp. 1033–1039, Oct. 2023, doi: 10.52436/1.jutif.2023.4.5.756.</w:t>
          </w:r>
        </w:p>
        <w:p w14:paraId="666A29DD" w14:textId="77777777" w:rsidR="00492E03" w:rsidRPr="00492E03" w:rsidRDefault="00492E03" w:rsidP="00492E03">
          <w:pPr>
            <w:autoSpaceDE w:val="0"/>
            <w:autoSpaceDN w:val="0"/>
            <w:spacing w:after="0" w:line="240" w:lineRule="auto"/>
            <w:ind w:hanging="640"/>
            <w:divId w:val="1875803504"/>
            <w:rPr>
              <w:color w:val="000000"/>
            </w:rPr>
          </w:pPr>
          <w:r w:rsidRPr="00492E03">
            <w:rPr>
              <w:color w:val="000000"/>
            </w:rPr>
            <w:t>[16]</w:t>
          </w:r>
          <w:r w:rsidRPr="00492E03">
            <w:rPr>
              <w:color w:val="000000"/>
            </w:rPr>
            <w:tab/>
            <w:t xml:space="preserve">D. Firdaus, F. Fahira, and R. Rianti, “Deteksi Anomali dan Serangan Low Rate DDOS Dalam Lalu Lintas Jaringan Menggunakan Naive Bayes,” </w:t>
          </w:r>
          <w:r w:rsidRPr="00492E03">
            <w:rPr>
              <w:i/>
              <w:iCs/>
              <w:color w:val="000000"/>
            </w:rPr>
            <w:t>Naratif : Jurnal Nasional Riset, Aplikasi dan Teknik Informatika</w:t>
          </w:r>
          <w:r w:rsidRPr="00492E03">
            <w:rPr>
              <w:color w:val="000000"/>
            </w:rPr>
            <w:t>, vol. 5, no. 2, pp. 140–148, Dec. 2023, doi: 10.53580/naratif.v5i2.208.</w:t>
          </w:r>
        </w:p>
        <w:p w14:paraId="11D4E572" w14:textId="77777777" w:rsidR="00492E03" w:rsidRPr="00492E03" w:rsidRDefault="00492E03" w:rsidP="00492E03">
          <w:pPr>
            <w:autoSpaceDE w:val="0"/>
            <w:autoSpaceDN w:val="0"/>
            <w:spacing w:after="0" w:line="240" w:lineRule="auto"/>
            <w:ind w:hanging="640"/>
            <w:divId w:val="1391033733"/>
            <w:rPr>
              <w:color w:val="000000"/>
            </w:rPr>
          </w:pPr>
          <w:r w:rsidRPr="00492E03">
            <w:rPr>
              <w:color w:val="000000"/>
            </w:rPr>
            <w:t>[17]</w:t>
          </w:r>
          <w:r w:rsidRPr="00492E03">
            <w:rPr>
              <w:color w:val="000000"/>
            </w:rPr>
            <w:tab/>
            <w:t xml:space="preserve">I. Saputri, P. Arsi, and K. N. Isnaini, “Effectiveness Hyperparameter Tuning On Random Forest, Linear Discrimant Analysis, Logistic Regression and Naive Bayes Algorithms For Detecting DOS Network Attacks,” </w:t>
          </w:r>
          <w:r w:rsidRPr="00492E03">
            <w:rPr>
              <w:i/>
              <w:iCs/>
              <w:color w:val="000000"/>
            </w:rPr>
            <w:t>Jurnal Teknik Informatika (Jutif)</w:t>
          </w:r>
          <w:r w:rsidRPr="00492E03">
            <w:rPr>
              <w:color w:val="000000"/>
            </w:rPr>
            <w:t>, vol. 6, no. 1, pp. 87–104, Feb. 2025, doi: 10.52436/1.jutif.2025.6.1.4175.</w:t>
          </w:r>
        </w:p>
        <w:p w14:paraId="2F72F7F1" w14:textId="77777777" w:rsidR="00492E03" w:rsidRPr="00492E03" w:rsidRDefault="00492E03" w:rsidP="00492E03">
          <w:pPr>
            <w:autoSpaceDE w:val="0"/>
            <w:autoSpaceDN w:val="0"/>
            <w:spacing w:after="0" w:line="240" w:lineRule="auto"/>
            <w:ind w:hanging="640"/>
            <w:divId w:val="1483505156"/>
            <w:rPr>
              <w:color w:val="000000"/>
            </w:rPr>
          </w:pPr>
          <w:r w:rsidRPr="00492E03">
            <w:rPr>
              <w:color w:val="000000"/>
            </w:rPr>
            <w:t>[18]</w:t>
          </w:r>
          <w:r w:rsidRPr="00492E03">
            <w:rPr>
              <w:color w:val="000000"/>
            </w:rPr>
            <w:tab/>
            <w:t xml:space="preserve">M. F. E. Erlangga, N. Fahriani, and A. H. Tantri, “Deteksi Serangan Syn Flood Pada Server Menggunakan Metode Algoritma K-Nearest Neightbor,” in </w:t>
          </w:r>
          <w:r w:rsidRPr="00492E03">
            <w:rPr>
              <w:i/>
              <w:iCs/>
              <w:color w:val="000000"/>
            </w:rPr>
            <w:t>SEMASTER: Seminar Nasional Teknologi Informasi &amp; Ilmu Komputer</w:t>
          </w:r>
          <w:r w:rsidRPr="00492E03">
            <w:rPr>
              <w:color w:val="000000"/>
            </w:rPr>
            <w:t>, 2023, pp. 68–72.</w:t>
          </w:r>
        </w:p>
        <w:p w14:paraId="689EB4DC" w14:textId="77777777" w:rsidR="00492E03" w:rsidRPr="00492E03" w:rsidRDefault="00492E03" w:rsidP="00492E03">
          <w:pPr>
            <w:autoSpaceDE w:val="0"/>
            <w:autoSpaceDN w:val="0"/>
            <w:spacing w:after="0" w:line="240" w:lineRule="auto"/>
            <w:ind w:hanging="640"/>
            <w:divId w:val="605692555"/>
            <w:rPr>
              <w:color w:val="000000"/>
            </w:rPr>
          </w:pPr>
          <w:r w:rsidRPr="00492E03">
            <w:rPr>
              <w:color w:val="000000"/>
            </w:rPr>
            <w:t>[19]</w:t>
          </w:r>
          <w:r w:rsidRPr="00492E03">
            <w:rPr>
              <w:color w:val="000000"/>
            </w:rPr>
            <w:tab/>
            <w:t xml:space="preserve">A. Dwi Azahra and K. Monika Dian Pertiwi, “Deteksi Serangan DoS pada IoT Berbasis MQTT Menggunakan XGB dan PSO,” </w:t>
          </w:r>
          <w:r w:rsidRPr="00492E03">
            <w:rPr>
              <w:i/>
              <w:iCs/>
              <w:color w:val="000000"/>
            </w:rPr>
            <w:t>Jurnal Algoritma</w:t>
          </w:r>
          <w:r w:rsidRPr="00492E03">
            <w:rPr>
              <w:color w:val="000000"/>
            </w:rPr>
            <w:t>, vol. 22, no. 2, Dec. 2025, doi: 10.33364/algoritma/v.22-2.2623.</w:t>
          </w:r>
        </w:p>
        <w:p w14:paraId="2B8D53BC" w14:textId="77777777" w:rsidR="00492E03" w:rsidRPr="00492E03" w:rsidRDefault="00492E03" w:rsidP="00492E03">
          <w:pPr>
            <w:autoSpaceDE w:val="0"/>
            <w:autoSpaceDN w:val="0"/>
            <w:spacing w:after="0" w:line="240" w:lineRule="auto"/>
            <w:ind w:hanging="640"/>
            <w:divId w:val="489103957"/>
            <w:rPr>
              <w:color w:val="000000"/>
            </w:rPr>
          </w:pPr>
          <w:r w:rsidRPr="00492E03">
            <w:rPr>
              <w:color w:val="000000"/>
            </w:rPr>
            <w:t>[20]</w:t>
          </w:r>
          <w:r w:rsidRPr="00492E03">
            <w:rPr>
              <w:color w:val="000000"/>
            </w:rPr>
            <w:tab/>
            <w:t xml:space="preserve">G. Putra, F. Indrajid, K. F. Andika, K. K. Bramanda, I. G. A. J. Saskara, and I. M. E. Listartha, “Analisis Hasil DoS SYN Flood Attack Pada Web Server,” </w:t>
          </w:r>
          <w:r w:rsidRPr="00492E03">
            <w:rPr>
              <w:i/>
              <w:iCs/>
              <w:color w:val="000000"/>
            </w:rPr>
            <w:t>Format J. Ilm. Tek. Inform</w:t>
          </w:r>
          <w:r w:rsidRPr="00492E03">
            <w:rPr>
              <w:color w:val="000000"/>
            </w:rPr>
            <w:t>, vol. 12, no. 1, p. 1, 2023.</w:t>
          </w:r>
        </w:p>
        <w:p w14:paraId="67D217C7" w14:textId="77777777" w:rsidR="00492E03" w:rsidRPr="00492E03" w:rsidRDefault="00492E03" w:rsidP="00492E03">
          <w:pPr>
            <w:autoSpaceDE w:val="0"/>
            <w:autoSpaceDN w:val="0"/>
            <w:spacing w:after="0" w:line="240" w:lineRule="auto"/>
            <w:ind w:hanging="640"/>
            <w:divId w:val="1131284180"/>
            <w:rPr>
              <w:color w:val="000000"/>
            </w:rPr>
          </w:pPr>
          <w:r w:rsidRPr="00492E03">
            <w:rPr>
              <w:color w:val="000000"/>
            </w:rPr>
            <w:t>[21]</w:t>
          </w:r>
          <w:r w:rsidRPr="00492E03">
            <w:rPr>
              <w:color w:val="000000"/>
            </w:rPr>
            <w:tab/>
            <w:t xml:space="preserve">A. A. Aqsa, I. Irawati, and L. Syafie, “Perbandingan Metode Naïve Bayes dan SVM dalam Analisis Sentimen Netizen Twitter Terhadap Isu Kemenkeu,” </w:t>
          </w:r>
          <w:r w:rsidRPr="00492E03">
            <w:rPr>
              <w:i/>
              <w:iCs/>
              <w:color w:val="000000"/>
            </w:rPr>
            <w:t>Buletin Sistem Informasi dan Teknologi Islam</w:t>
          </w:r>
          <w:r w:rsidRPr="00492E03">
            <w:rPr>
              <w:color w:val="000000"/>
            </w:rPr>
            <w:t>, vol. 4, no. 4, pp. 327–338, Dec. 2023, doi: 10.33096/busiti.v4i4.1824.</w:t>
          </w:r>
        </w:p>
        <w:p w14:paraId="01E72E40" w14:textId="77777777" w:rsidR="00492E03" w:rsidRPr="00492E03" w:rsidRDefault="00492E03" w:rsidP="00492E03">
          <w:pPr>
            <w:autoSpaceDE w:val="0"/>
            <w:autoSpaceDN w:val="0"/>
            <w:spacing w:after="0" w:line="240" w:lineRule="auto"/>
            <w:ind w:hanging="640"/>
            <w:divId w:val="1964649291"/>
            <w:rPr>
              <w:color w:val="000000"/>
            </w:rPr>
          </w:pPr>
          <w:r w:rsidRPr="00492E03">
            <w:rPr>
              <w:color w:val="000000"/>
            </w:rPr>
            <w:t>[22]</w:t>
          </w:r>
          <w:r w:rsidRPr="00492E03">
            <w:rPr>
              <w:color w:val="000000"/>
            </w:rPr>
            <w:tab/>
            <w:t xml:space="preserve">W. I. D. Mining, “Data mining: Concepts and techniques,” </w:t>
          </w:r>
          <w:r w:rsidRPr="00492E03">
            <w:rPr>
              <w:i/>
              <w:iCs/>
              <w:color w:val="000000"/>
            </w:rPr>
            <w:t>Morgan Kaufinann</w:t>
          </w:r>
          <w:r w:rsidRPr="00492E03">
            <w:rPr>
              <w:color w:val="000000"/>
            </w:rPr>
            <w:t>, vol. 10, no. 559–569, p. 4, 2006.</w:t>
          </w:r>
        </w:p>
        <w:p w14:paraId="1CE5F185" w14:textId="77777777" w:rsidR="00492E03" w:rsidRPr="00492E03" w:rsidRDefault="00492E03" w:rsidP="00492E03">
          <w:pPr>
            <w:autoSpaceDE w:val="0"/>
            <w:autoSpaceDN w:val="0"/>
            <w:spacing w:after="0" w:line="240" w:lineRule="auto"/>
            <w:ind w:hanging="640"/>
            <w:divId w:val="961111610"/>
            <w:rPr>
              <w:color w:val="000000"/>
            </w:rPr>
          </w:pPr>
          <w:r w:rsidRPr="00492E03">
            <w:rPr>
              <w:color w:val="000000"/>
            </w:rPr>
            <w:t>[23]</w:t>
          </w:r>
          <w:r w:rsidRPr="00492E03">
            <w:rPr>
              <w:color w:val="000000"/>
            </w:rPr>
            <w:tab/>
            <w:t xml:space="preserve">M. Munir, I. Ardiansyah, J. D. Santoso, A. Mustopa, and S. Mulyatun, “Detection and Mitigation of Distributed Denial of Service Attack On Network Architecture Software Defined Networking Using The Naive Bayes Algorithm,” </w:t>
          </w:r>
          <w:r w:rsidRPr="00492E03">
            <w:rPr>
              <w:i/>
              <w:iCs/>
              <w:color w:val="000000"/>
            </w:rPr>
            <w:t>Journal of Information System Management (JOISM)</w:t>
          </w:r>
          <w:r w:rsidRPr="00492E03">
            <w:rPr>
              <w:color w:val="000000"/>
            </w:rPr>
            <w:t>, vol. 3, no. 2, pp. 51–55, Jan. 2022, doi: 10.24076/joism.2022v3i2.656.</w:t>
          </w:r>
        </w:p>
        <w:p w14:paraId="3C6F2B80" w14:textId="77777777" w:rsidR="00492E03" w:rsidRPr="00492E03" w:rsidRDefault="00492E03" w:rsidP="00492E03">
          <w:pPr>
            <w:autoSpaceDE w:val="0"/>
            <w:autoSpaceDN w:val="0"/>
            <w:spacing w:after="0" w:line="240" w:lineRule="auto"/>
            <w:ind w:hanging="640"/>
            <w:divId w:val="1682732720"/>
            <w:rPr>
              <w:color w:val="000000"/>
            </w:rPr>
          </w:pPr>
          <w:r w:rsidRPr="00492E03">
            <w:rPr>
              <w:color w:val="000000"/>
            </w:rPr>
            <w:t>[24]</w:t>
          </w:r>
          <w:r w:rsidRPr="00492E03">
            <w:rPr>
              <w:color w:val="000000"/>
            </w:rPr>
            <w:tab/>
            <w:t xml:space="preserve">M. Sokolova and G. Lapalme, “A systematic analysis of performance measures for classification tasks,” </w:t>
          </w:r>
          <w:r w:rsidRPr="00492E03">
            <w:rPr>
              <w:i/>
              <w:iCs/>
              <w:color w:val="000000"/>
            </w:rPr>
            <w:t>Inf. Process. Manag.</w:t>
          </w:r>
          <w:r w:rsidRPr="00492E03">
            <w:rPr>
              <w:color w:val="000000"/>
            </w:rPr>
            <w:t>, vol. 45, no. 4, pp. 427–437, Jul. 2009, doi: 10.1016/j.ipm.2009.03.002.</w:t>
          </w:r>
        </w:p>
        <w:p w14:paraId="0FE4901D" w14:textId="77777777" w:rsidR="00492E03" w:rsidRPr="00492E03" w:rsidRDefault="00492E03" w:rsidP="00492E03">
          <w:pPr>
            <w:autoSpaceDE w:val="0"/>
            <w:autoSpaceDN w:val="0"/>
            <w:spacing w:after="0" w:line="240" w:lineRule="auto"/>
            <w:ind w:hanging="640"/>
            <w:divId w:val="1755518307"/>
            <w:rPr>
              <w:color w:val="000000"/>
            </w:rPr>
          </w:pPr>
          <w:r w:rsidRPr="00492E03">
            <w:rPr>
              <w:color w:val="000000"/>
            </w:rPr>
            <w:t>[25]</w:t>
          </w:r>
          <w:r w:rsidRPr="00492E03">
            <w:rPr>
              <w:color w:val="000000"/>
            </w:rPr>
            <w:tab/>
            <w:t xml:space="preserve">R. Nurhidayat and K. E. Dewi, “Penerapan Algoritma K-Nearest Neighbor dan Fitur Ekstraksi N-Gram Dalam Analisis Sentimen Berbasis Aspek,” </w:t>
          </w:r>
          <w:r w:rsidRPr="00492E03">
            <w:rPr>
              <w:i/>
              <w:iCs/>
              <w:color w:val="000000"/>
            </w:rPr>
            <w:t>Komputa : Jurnal Ilmiah Komputer dan Informatika</w:t>
          </w:r>
          <w:r w:rsidRPr="00492E03">
            <w:rPr>
              <w:color w:val="000000"/>
            </w:rPr>
            <w:t>, vol. 12, no. 1, pp. 91–100, May 2023, doi: 10.34010/komputa.v12i1.9458.</w:t>
          </w:r>
        </w:p>
        <w:p w14:paraId="26C09614" w14:textId="4E796E5E" w:rsidR="00D305FC" w:rsidRPr="009B6953" w:rsidRDefault="00492E03" w:rsidP="00492E03">
          <w:pPr>
            <w:pStyle w:val="ListParagraph"/>
            <w:spacing w:after="0" w:line="240" w:lineRule="auto"/>
            <w:ind w:left="709" w:hanging="720"/>
          </w:pPr>
          <w:r w:rsidRPr="00492E03">
            <w:rPr>
              <w:color w:val="000000"/>
            </w:rPr>
            <w:t> </w:t>
          </w:r>
        </w:p>
      </w:sdtContent>
    </w:sdt>
    <w:p w14:paraId="2E6C8AE3" w14:textId="454A4340" w:rsidR="00404682" w:rsidRPr="008506FC" w:rsidRDefault="00CC4F89" w:rsidP="00D305FC">
      <w:pPr>
        <w:widowControl w:val="0"/>
        <w:autoSpaceDE w:val="0"/>
        <w:autoSpaceDN w:val="0"/>
        <w:adjustRightInd w:val="0"/>
        <w:spacing w:after="0" w:line="276" w:lineRule="auto"/>
        <w:ind w:left="709" w:hanging="640"/>
      </w:pPr>
      <w:r>
        <w:fldChar w:fldCharType="end"/>
      </w:r>
    </w:p>
    <w:p w14:paraId="51DA903B" w14:textId="3A8E1378" w:rsidR="00250B5D" w:rsidRPr="008506FC" w:rsidRDefault="00250B5D" w:rsidP="002263C9"/>
    <w:sectPr w:rsidR="00250B5D" w:rsidRPr="008506FC" w:rsidSect="002F33E7">
      <w:headerReference w:type="default" r:id="rId14"/>
      <w:footerReference w:type="default" r:id="rId15"/>
      <w:headerReference w:type="first" r:id="rId16"/>
      <w:footerReference w:type="first" r:id="rId17"/>
      <w:pgSz w:w="11907" w:h="16839" w:code="9"/>
      <w:pgMar w:top="1418" w:right="1418" w:bottom="1418" w:left="1701" w:header="142" w:footer="0" w:gutter="0"/>
      <w:pgNumType w:start="234"/>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D9F4E8" w14:textId="77777777" w:rsidR="00597BE0" w:rsidRDefault="00597BE0" w:rsidP="002263C9">
      <w:r>
        <w:separator/>
      </w:r>
    </w:p>
  </w:endnote>
  <w:endnote w:type="continuationSeparator" w:id="0">
    <w:p w14:paraId="4701785D" w14:textId="77777777" w:rsidR="00597BE0" w:rsidRDefault="00597BE0"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1"/>
          <w:gridCol w:w="4387"/>
        </w:tblGrid>
        <w:tr w:rsidR="00B6193D" w14:paraId="315B9A9F" w14:textId="77777777" w:rsidTr="00B6193D">
          <w:trPr>
            <w:trHeight w:val="275"/>
          </w:trPr>
          <w:tc>
            <w:tcPr>
              <w:tcW w:w="4502" w:type="dxa"/>
            </w:tcPr>
            <w:p w14:paraId="3A4B20BD" w14:textId="304F3BA1" w:rsidR="00B6193D" w:rsidRPr="00FB6FC7" w:rsidRDefault="00A82CE8" w:rsidP="00B6193D">
              <w:pPr>
                <w:pStyle w:val="Footer"/>
                <w:tabs>
                  <w:tab w:val="left" w:pos="1230"/>
                </w:tabs>
                <w:rPr>
                  <w:rFonts w:eastAsiaTheme="minorEastAsia"/>
                  <w:sz w:val="16"/>
                  <w:szCs w:val="16"/>
                  <w:lang w:eastAsia="ja-JP"/>
                </w:rPr>
              </w:pPr>
              <w:r>
                <w:rPr>
                  <w:rFonts w:eastAsiaTheme="minorEastAsia" w:hint="eastAsia"/>
                  <w:sz w:val="16"/>
                  <w:szCs w:val="16"/>
                  <w:lang w:eastAsia="ja-JP"/>
                </w:rPr>
                <w:t>Fitradi Bambang Kutana</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BF0384" w14:textId="77777777" w:rsidR="00597BE0" w:rsidRDefault="00597BE0" w:rsidP="002263C9">
      <w:r>
        <w:separator/>
      </w:r>
    </w:p>
  </w:footnote>
  <w:footnote w:type="continuationSeparator" w:id="0">
    <w:p w14:paraId="1DE03AAB" w14:textId="77777777" w:rsidR="00597BE0" w:rsidRDefault="00597BE0"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629B91EE"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2F33E7">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2F33E7">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2F33E7">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2F33E7">
            <w:rPr>
              <w:rFonts w:ascii="Times New Roman" w:eastAsiaTheme="minorEastAsia" w:hAnsi="Times New Roman"/>
              <w:sz w:val="16"/>
              <w:szCs w:val="16"/>
              <w:lang w:eastAsia="ja-JP"/>
            </w:rPr>
            <w:t>234</w:t>
          </w:r>
          <w:r w:rsidRPr="00B6193D">
            <w:rPr>
              <w:rFonts w:ascii="Times New Roman" w:eastAsiaTheme="minorEastAsia" w:hAnsi="Times New Roman" w:hint="eastAsia"/>
              <w:sz w:val="16"/>
              <w:szCs w:val="16"/>
              <w:lang w:eastAsia="ja-JP"/>
            </w:rPr>
            <w:t>-</w:t>
          </w:r>
          <w:r w:rsidR="002F33E7">
            <w:rPr>
              <w:rFonts w:ascii="Times New Roman" w:eastAsiaTheme="minorEastAsia" w:hAnsi="Times New Roman"/>
              <w:sz w:val="16"/>
              <w:szCs w:val="16"/>
              <w:lang w:eastAsia="ja-JP"/>
            </w:rPr>
            <w:t>240</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0" w:name="_Hlk180926716"/>
          <w:bookmarkStart w:id="1" w:name="_Hlk180926717"/>
          <w:bookmarkStart w:id="2" w:name="_Hlk180926718"/>
          <w:bookmarkStart w:id="3" w:name="_Hlk180926719"/>
          <w:bookmarkStart w:id="4" w:name="_Hlk180926720"/>
          <w:bookmarkStart w:id="5" w:name="_Hlk180926721"/>
          <w:bookmarkStart w:id="6" w:name="_Hlk180926722"/>
          <w:bookmarkStart w:id="7" w:name="_Hlk180926723"/>
          <w:bookmarkStart w:id="8" w:name="_Hlk180926724"/>
          <w:bookmarkStart w:id="9" w:name="_Hlk180926725"/>
          <w:bookmarkStart w:id="10" w:name="_Hlk180926726"/>
          <w:bookmarkStart w:id="11" w:name="_Hlk180926727"/>
          <w:bookmarkStart w:id="12" w:name="_Hlk180926728"/>
          <w:bookmarkStart w:id="13" w:name="_Hlk180926729"/>
          <w:bookmarkStart w:id="14" w:name="_Hlk180926730"/>
          <w:bookmarkStart w:id="15" w:name="_Hlk180926731"/>
          <w:bookmarkStart w:id="16" w:name="_Hlk180926732"/>
          <w:bookmarkStart w:id="17" w:name="_Hlk180926733"/>
          <w:bookmarkStart w:id="18" w:name="_Hlk180926734"/>
          <w:bookmarkStart w:id="19" w:name="_Hlk180926735"/>
          <w:bookmarkStart w:id="20" w:name="_Hlk180926736"/>
          <w:bookmarkStart w:id="21" w:name="_Hlk180926737"/>
          <w:bookmarkStart w:id="22" w:name="_Hlk180926738"/>
          <w:bookmarkStart w:id="23" w:name="_Hlk180926739"/>
          <w:bookmarkStart w:id="24" w:name="_Hlk180926740"/>
          <w:bookmarkStart w:id="25" w:name="_Hlk180926741"/>
          <w:bookmarkStart w:id="26" w:name="_Hlk180926742"/>
          <w:bookmarkStart w:id="27" w:name="_Hlk180926743"/>
          <w:bookmarkStart w:id="28" w:name="_Hlk180926744"/>
          <w:bookmarkStart w:id="29" w:name="_Hlk180926745"/>
          <w:bookmarkStart w:id="30" w:name="_Hlk180926746"/>
          <w:bookmarkStart w:id="31" w:name="_Hlk180926747"/>
          <w:bookmarkStart w:id="32" w:name="_Hlk180926748"/>
          <w:bookmarkStart w:id="33"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56CDAC30" w14:textId="07DFB68F" w:rsidR="0055507C" w:rsidRPr="0055507C" w:rsidRDefault="009B3598" w:rsidP="0055507C">
          <w:pPr>
            <w:pStyle w:val="Header"/>
            <w:spacing w:after="0" w:line="240" w:lineRule="auto"/>
            <w:jc w:val="right"/>
            <w:rPr>
              <w:rFonts w:asciiTheme="minorHAnsi" w:eastAsiaTheme="minorEastAsia" w:hAnsiTheme="minorHAnsi"/>
              <w:b/>
              <w:bCs/>
              <w:lang w:eastAsia="ja-JP"/>
            </w:rPr>
          </w:pPr>
          <w:r>
            <w:rPr>
              <w:rFonts w:asciiTheme="minorHAnsi" w:eastAsia="MS Mincho" w:hAnsiTheme="minorHAnsi" w:hint="eastAsia"/>
              <w:lang w:eastAsia="ja-JP"/>
            </w:rPr>
            <w:t>D</w:t>
          </w:r>
          <w:r w:rsidRPr="00DA7DFC">
            <w:rPr>
              <w:rFonts w:asciiTheme="minorHAnsi" w:eastAsia="MS Mincho" w:hAnsiTheme="minorHAnsi"/>
              <w:lang w:eastAsia="ja-JP"/>
            </w:rPr>
            <w:t>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19CBBDAA"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2F33E7">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2F33E7">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2F33E7">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2F33E7">
            <w:rPr>
              <w:rFonts w:asciiTheme="minorHAnsi" w:eastAsiaTheme="minorEastAsia" w:hAnsiTheme="minorHAnsi"/>
              <w:sz w:val="16"/>
              <w:szCs w:val="16"/>
              <w:lang w:eastAsia="ja-JP"/>
            </w:rPr>
            <w:t>234</w:t>
          </w:r>
          <w:r w:rsidRPr="0055507C">
            <w:rPr>
              <w:rFonts w:asciiTheme="minorHAnsi" w:eastAsiaTheme="minorEastAsia" w:hAnsiTheme="minorHAnsi"/>
              <w:sz w:val="16"/>
              <w:szCs w:val="16"/>
              <w:lang w:eastAsia="ja-JP"/>
            </w:rPr>
            <w:t>-</w:t>
          </w:r>
          <w:r w:rsidR="002F33E7">
            <w:rPr>
              <w:rFonts w:asciiTheme="minorHAnsi" w:eastAsiaTheme="minorEastAsia" w:hAnsiTheme="minorHAnsi"/>
              <w:sz w:val="16"/>
              <w:szCs w:val="16"/>
              <w:lang w:eastAsia="ja-JP"/>
            </w:rPr>
            <w:t>240</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B20BD5"/>
    <w:multiLevelType w:val="hybridMultilevel"/>
    <w:tmpl w:val="02109EB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1"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E97BE5"/>
    <w:multiLevelType w:val="hybridMultilevel"/>
    <w:tmpl w:val="0AEA266C"/>
    <w:lvl w:ilvl="0" w:tplc="0421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19"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4206BD5"/>
    <w:multiLevelType w:val="hybridMultilevel"/>
    <w:tmpl w:val="8F94AA8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AFF0D0F"/>
    <w:multiLevelType w:val="hybridMultilevel"/>
    <w:tmpl w:val="6A14106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CA33C65"/>
    <w:multiLevelType w:val="hybridMultilevel"/>
    <w:tmpl w:val="0AEA266C"/>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1"/>
  </w:num>
  <w:num w:numId="5" w16cid:durableId="271132844">
    <w:abstractNumId w:val="27"/>
  </w:num>
  <w:num w:numId="6" w16cid:durableId="17002226">
    <w:abstractNumId w:val="9"/>
  </w:num>
  <w:num w:numId="7" w16cid:durableId="1704286197">
    <w:abstractNumId w:val="34"/>
  </w:num>
  <w:num w:numId="8" w16cid:durableId="1843003982">
    <w:abstractNumId w:val="11"/>
  </w:num>
  <w:num w:numId="9" w16cid:durableId="111247147">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5"/>
  </w:num>
  <w:num w:numId="12" w16cid:durableId="1166478678">
    <w:abstractNumId w:val="44"/>
  </w:num>
  <w:num w:numId="13" w16cid:durableId="337200148">
    <w:abstractNumId w:val="3"/>
  </w:num>
  <w:num w:numId="14" w16cid:durableId="1317102394">
    <w:abstractNumId w:val="26"/>
  </w:num>
  <w:num w:numId="15" w16cid:durableId="1846435380">
    <w:abstractNumId w:val="19"/>
  </w:num>
  <w:num w:numId="16" w16cid:durableId="1327703226">
    <w:abstractNumId w:val="31"/>
  </w:num>
  <w:num w:numId="17" w16cid:durableId="1693649938">
    <w:abstractNumId w:val="25"/>
  </w:num>
  <w:num w:numId="18" w16cid:durableId="2006322040">
    <w:abstractNumId w:val="29"/>
  </w:num>
  <w:num w:numId="19" w16cid:durableId="2125806714">
    <w:abstractNumId w:val="5"/>
  </w:num>
  <w:num w:numId="20" w16cid:durableId="467867140">
    <w:abstractNumId w:val="38"/>
  </w:num>
  <w:num w:numId="21" w16cid:durableId="1505047001">
    <w:abstractNumId w:val="14"/>
  </w:num>
  <w:num w:numId="22" w16cid:durableId="307319502">
    <w:abstractNumId w:val="16"/>
  </w:num>
  <w:num w:numId="23" w16cid:durableId="1002512797">
    <w:abstractNumId w:val="28"/>
  </w:num>
  <w:num w:numId="24" w16cid:durableId="631791874">
    <w:abstractNumId w:val="41"/>
  </w:num>
  <w:num w:numId="25" w16cid:durableId="6517754">
    <w:abstractNumId w:val="30"/>
  </w:num>
  <w:num w:numId="26" w16cid:durableId="154801406">
    <w:abstractNumId w:val="20"/>
  </w:num>
  <w:num w:numId="27" w16cid:durableId="241914917">
    <w:abstractNumId w:val="17"/>
  </w:num>
  <w:num w:numId="28" w16cid:durableId="1867671111">
    <w:abstractNumId w:val="13"/>
  </w:num>
  <w:num w:numId="29" w16cid:durableId="931549173">
    <w:abstractNumId w:val="8"/>
  </w:num>
  <w:num w:numId="30" w16cid:durableId="1313288879">
    <w:abstractNumId w:val="12"/>
  </w:num>
  <w:num w:numId="31" w16cid:durableId="25178729">
    <w:abstractNumId w:val="40"/>
  </w:num>
  <w:num w:numId="32" w16cid:durableId="2062630866">
    <w:abstractNumId w:val="23"/>
  </w:num>
  <w:num w:numId="33" w16cid:durableId="745684470">
    <w:abstractNumId w:val="39"/>
  </w:num>
  <w:num w:numId="34" w16cid:durableId="1054501877">
    <w:abstractNumId w:val="36"/>
  </w:num>
  <w:num w:numId="35" w16cid:durableId="2096508253">
    <w:abstractNumId w:val="42"/>
  </w:num>
  <w:num w:numId="36" w16cid:durableId="596254240">
    <w:abstractNumId w:val="4"/>
  </w:num>
  <w:num w:numId="37" w16cid:durableId="921644223">
    <w:abstractNumId w:val="7"/>
  </w:num>
  <w:num w:numId="38" w16cid:durableId="206646299">
    <w:abstractNumId w:val="18"/>
  </w:num>
  <w:num w:numId="39" w16cid:durableId="510753301">
    <w:abstractNumId w:val="10"/>
  </w:num>
  <w:num w:numId="40" w16cid:durableId="404761323">
    <w:abstractNumId w:val="24"/>
  </w:num>
  <w:num w:numId="41" w16cid:durableId="1845777237">
    <w:abstractNumId w:val="22"/>
  </w:num>
  <w:num w:numId="42" w16cid:durableId="1477261309">
    <w:abstractNumId w:val="32"/>
  </w:num>
  <w:num w:numId="43" w16cid:durableId="457187009">
    <w:abstractNumId w:val="33"/>
  </w:num>
  <w:num w:numId="44" w16cid:durableId="667754988">
    <w:abstractNumId w:val="6"/>
  </w:num>
  <w:num w:numId="45" w16cid:durableId="2064908555">
    <w:abstractNumId w:val="15"/>
  </w:num>
  <w:num w:numId="46" w16cid:durableId="1724980861">
    <w:abstractNumId w:val="37"/>
  </w:num>
  <w:num w:numId="47" w16cid:durableId="666058510">
    <w:abstractNumId w:val="4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12912"/>
    <w:rsid w:val="00013ED9"/>
    <w:rsid w:val="00013F1B"/>
    <w:rsid w:val="0001659E"/>
    <w:rsid w:val="000205EC"/>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92077"/>
    <w:rsid w:val="00093C7A"/>
    <w:rsid w:val="00097434"/>
    <w:rsid w:val="000A3852"/>
    <w:rsid w:val="000B35DC"/>
    <w:rsid w:val="000B6A11"/>
    <w:rsid w:val="000B72DA"/>
    <w:rsid w:val="000D407E"/>
    <w:rsid w:val="000E3577"/>
    <w:rsid w:val="000E4445"/>
    <w:rsid w:val="000E5328"/>
    <w:rsid w:val="000E5572"/>
    <w:rsid w:val="000F19BD"/>
    <w:rsid w:val="000F2F7D"/>
    <w:rsid w:val="000F4B8F"/>
    <w:rsid w:val="0010082E"/>
    <w:rsid w:val="0010210D"/>
    <w:rsid w:val="00103A12"/>
    <w:rsid w:val="00103A63"/>
    <w:rsid w:val="001105CA"/>
    <w:rsid w:val="0011339C"/>
    <w:rsid w:val="00114577"/>
    <w:rsid w:val="00117CC2"/>
    <w:rsid w:val="00121EE5"/>
    <w:rsid w:val="00123CFD"/>
    <w:rsid w:val="0012746C"/>
    <w:rsid w:val="00137145"/>
    <w:rsid w:val="00145694"/>
    <w:rsid w:val="001465AB"/>
    <w:rsid w:val="001478F8"/>
    <w:rsid w:val="00147EF4"/>
    <w:rsid w:val="00151FAA"/>
    <w:rsid w:val="0015379B"/>
    <w:rsid w:val="00161911"/>
    <w:rsid w:val="00173E2C"/>
    <w:rsid w:val="00174170"/>
    <w:rsid w:val="00175C00"/>
    <w:rsid w:val="0017799B"/>
    <w:rsid w:val="00184BC5"/>
    <w:rsid w:val="00186236"/>
    <w:rsid w:val="00191462"/>
    <w:rsid w:val="00197B90"/>
    <w:rsid w:val="001A08F7"/>
    <w:rsid w:val="001B7CA8"/>
    <w:rsid w:val="001C122B"/>
    <w:rsid w:val="001C2599"/>
    <w:rsid w:val="001C2A81"/>
    <w:rsid w:val="001C6DDD"/>
    <w:rsid w:val="001C727E"/>
    <w:rsid w:val="001D29E1"/>
    <w:rsid w:val="001D572E"/>
    <w:rsid w:val="001E3149"/>
    <w:rsid w:val="001E5C50"/>
    <w:rsid w:val="001E671B"/>
    <w:rsid w:val="001F042A"/>
    <w:rsid w:val="001F062E"/>
    <w:rsid w:val="001F2F23"/>
    <w:rsid w:val="001F40BF"/>
    <w:rsid w:val="001F4B3C"/>
    <w:rsid w:val="0020192F"/>
    <w:rsid w:val="002022E4"/>
    <w:rsid w:val="002028D3"/>
    <w:rsid w:val="00210191"/>
    <w:rsid w:val="00214551"/>
    <w:rsid w:val="00216CFA"/>
    <w:rsid w:val="002227C1"/>
    <w:rsid w:val="002263C9"/>
    <w:rsid w:val="00227741"/>
    <w:rsid w:val="00233208"/>
    <w:rsid w:val="00233A38"/>
    <w:rsid w:val="0024113A"/>
    <w:rsid w:val="002465F2"/>
    <w:rsid w:val="00246C32"/>
    <w:rsid w:val="00250A1A"/>
    <w:rsid w:val="00250B5D"/>
    <w:rsid w:val="00251B3D"/>
    <w:rsid w:val="0025707B"/>
    <w:rsid w:val="0026009B"/>
    <w:rsid w:val="00263558"/>
    <w:rsid w:val="002639F6"/>
    <w:rsid w:val="002727A0"/>
    <w:rsid w:val="00272DB6"/>
    <w:rsid w:val="00281437"/>
    <w:rsid w:val="002862A4"/>
    <w:rsid w:val="002912C9"/>
    <w:rsid w:val="00291C99"/>
    <w:rsid w:val="002C3318"/>
    <w:rsid w:val="002D41E8"/>
    <w:rsid w:val="002D639D"/>
    <w:rsid w:val="002D6AE0"/>
    <w:rsid w:val="002E17BA"/>
    <w:rsid w:val="002E55B4"/>
    <w:rsid w:val="002F1553"/>
    <w:rsid w:val="002F33E7"/>
    <w:rsid w:val="002F48EE"/>
    <w:rsid w:val="002F61EC"/>
    <w:rsid w:val="002F7A09"/>
    <w:rsid w:val="003076B6"/>
    <w:rsid w:val="00310376"/>
    <w:rsid w:val="00311723"/>
    <w:rsid w:val="003123C3"/>
    <w:rsid w:val="00331AFF"/>
    <w:rsid w:val="0033421B"/>
    <w:rsid w:val="00334D5C"/>
    <w:rsid w:val="0034039C"/>
    <w:rsid w:val="00340493"/>
    <w:rsid w:val="003500C6"/>
    <w:rsid w:val="003500F1"/>
    <w:rsid w:val="003521DC"/>
    <w:rsid w:val="00354AC8"/>
    <w:rsid w:val="00354D90"/>
    <w:rsid w:val="00355923"/>
    <w:rsid w:val="00355C93"/>
    <w:rsid w:val="003637B4"/>
    <w:rsid w:val="003644E7"/>
    <w:rsid w:val="00367869"/>
    <w:rsid w:val="00373F8D"/>
    <w:rsid w:val="003837F9"/>
    <w:rsid w:val="00383BDF"/>
    <w:rsid w:val="003907EC"/>
    <w:rsid w:val="0039156C"/>
    <w:rsid w:val="003948CB"/>
    <w:rsid w:val="00396BBA"/>
    <w:rsid w:val="003A7DC7"/>
    <w:rsid w:val="003B07DF"/>
    <w:rsid w:val="003B1F3C"/>
    <w:rsid w:val="003B4EB4"/>
    <w:rsid w:val="003B58B2"/>
    <w:rsid w:val="003D263E"/>
    <w:rsid w:val="003D43A0"/>
    <w:rsid w:val="003D5402"/>
    <w:rsid w:val="003D7F56"/>
    <w:rsid w:val="003E1FB5"/>
    <w:rsid w:val="003E3C69"/>
    <w:rsid w:val="003F70AB"/>
    <w:rsid w:val="003F749D"/>
    <w:rsid w:val="00404487"/>
    <w:rsid w:val="00404682"/>
    <w:rsid w:val="0041136C"/>
    <w:rsid w:val="0041270E"/>
    <w:rsid w:val="0042437D"/>
    <w:rsid w:val="00431B38"/>
    <w:rsid w:val="00433534"/>
    <w:rsid w:val="00440B7C"/>
    <w:rsid w:val="00443E9F"/>
    <w:rsid w:val="004535A6"/>
    <w:rsid w:val="00454A5E"/>
    <w:rsid w:val="0045652F"/>
    <w:rsid w:val="004566A6"/>
    <w:rsid w:val="0046771C"/>
    <w:rsid w:val="00470738"/>
    <w:rsid w:val="00476346"/>
    <w:rsid w:val="00480565"/>
    <w:rsid w:val="00480F98"/>
    <w:rsid w:val="00486D9E"/>
    <w:rsid w:val="00492E03"/>
    <w:rsid w:val="00493EDB"/>
    <w:rsid w:val="004A413E"/>
    <w:rsid w:val="004B241B"/>
    <w:rsid w:val="004B35DA"/>
    <w:rsid w:val="004B4E2C"/>
    <w:rsid w:val="004B5AF6"/>
    <w:rsid w:val="004B6BE7"/>
    <w:rsid w:val="004C3AB4"/>
    <w:rsid w:val="004C676D"/>
    <w:rsid w:val="004C7A86"/>
    <w:rsid w:val="004E52DA"/>
    <w:rsid w:val="004E6530"/>
    <w:rsid w:val="004F0FC6"/>
    <w:rsid w:val="004F5754"/>
    <w:rsid w:val="004F7602"/>
    <w:rsid w:val="004F7A15"/>
    <w:rsid w:val="005004D4"/>
    <w:rsid w:val="00501066"/>
    <w:rsid w:val="00505DFC"/>
    <w:rsid w:val="00505E1B"/>
    <w:rsid w:val="00507848"/>
    <w:rsid w:val="0051616E"/>
    <w:rsid w:val="00523DE6"/>
    <w:rsid w:val="00526FB1"/>
    <w:rsid w:val="005327F1"/>
    <w:rsid w:val="00536E67"/>
    <w:rsid w:val="00541E5C"/>
    <w:rsid w:val="0054300D"/>
    <w:rsid w:val="00547E53"/>
    <w:rsid w:val="00551456"/>
    <w:rsid w:val="00552C72"/>
    <w:rsid w:val="00553092"/>
    <w:rsid w:val="005536A1"/>
    <w:rsid w:val="0055507C"/>
    <w:rsid w:val="0055722A"/>
    <w:rsid w:val="00560E90"/>
    <w:rsid w:val="00575C4D"/>
    <w:rsid w:val="00576159"/>
    <w:rsid w:val="00583589"/>
    <w:rsid w:val="005850FE"/>
    <w:rsid w:val="00585292"/>
    <w:rsid w:val="00586FE5"/>
    <w:rsid w:val="005874A1"/>
    <w:rsid w:val="00587B87"/>
    <w:rsid w:val="00591C69"/>
    <w:rsid w:val="00597BE0"/>
    <w:rsid w:val="005A0D7A"/>
    <w:rsid w:val="005A1DB7"/>
    <w:rsid w:val="005A2C27"/>
    <w:rsid w:val="005B0DFB"/>
    <w:rsid w:val="005B4601"/>
    <w:rsid w:val="005C0FDD"/>
    <w:rsid w:val="005C216A"/>
    <w:rsid w:val="005C2DB8"/>
    <w:rsid w:val="005C5B6F"/>
    <w:rsid w:val="005C632C"/>
    <w:rsid w:val="005C7D0F"/>
    <w:rsid w:val="005D144D"/>
    <w:rsid w:val="005D4A32"/>
    <w:rsid w:val="005E3A00"/>
    <w:rsid w:val="005E4AEF"/>
    <w:rsid w:val="006040B7"/>
    <w:rsid w:val="006048E3"/>
    <w:rsid w:val="00606580"/>
    <w:rsid w:val="0061007B"/>
    <w:rsid w:val="006127F1"/>
    <w:rsid w:val="00613258"/>
    <w:rsid w:val="00613D18"/>
    <w:rsid w:val="00616C2D"/>
    <w:rsid w:val="006202CA"/>
    <w:rsid w:val="006269FF"/>
    <w:rsid w:val="00626F42"/>
    <w:rsid w:val="00627420"/>
    <w:rsid w:val="00632F1C"/>
    <w:rsid w:val="00646E21"/>
    <w:rsid w:val="00657A79"/>
    <w:rsid w:val="006619D3"/>
    <w:rsid w:val="006621E5"/>
    <w:rsid w:val="00663A28"/>
    <w:rsid w:val="00665288"/>
    <w:rsid w:val="00670C5E"/>
    <w:rsid w:val="00672138"/>
    <w:rsid w:val="0067248E"/>
    <w:rsid w:val="00676734"/>
    <w:rsid w:val="00684747"/>
    <w:rsid w:val="00685A23"/>
    <w:rsid w:val="0069261B"/>
    <w:rsid w:val="00695F7C"/>
    <w:rsid w:val="006973A2"/>
    <w:rsid w:val="006A0290"/>
    <w:rsid w:val="006A304B"/>
    <w:rsid w:val="006A620B"/>
    <w:rsid w:val="006B00A7"/>
    <w:rsid w:val="006B0C82"/>
    <w:rsid w:val="006B1D5B"/>
    <w:rsid w:val="006B3F1F"/>
    <w:rsid w:val="006C4472"/>
    <w:rsid w:val="006D1912"/>
    <w:rsid w:val="006D4921"/>
    <w:rsid w:val="006D6F59"/>
    <w:rsid w:val="006E401D"/>
    <w:rsid w:val="006F61A5"/>
    <w:rsid w:val="006F7E70"/>
    <w:rsid w:val="007031CC"/>
    <w:rsid w:val="007078B9"/>
    <w:rsid w:val="007121E1"/>
    <w:rsid w:val="00715114"/>
    <w:rsid w:val="00725786"/>
    <w:rsid w:val="00734875"/>
    <w:rsid w:val="00742829"/>
    <w:rsid w:val="00746169"/>
    <w:rsid w:val="007476E9"/>
    <w:rsid w:val="00752A83"/>
    <w:rsid w:val="00761FD3"/>
    <w:rsid w:val="00763E2D"/>
    <w:rsid w:val="00764F75"/>
    <w:rsid w:val="00770435"/>
    <w:rsid w:val="007806A0"/>
    <w:rsid w:val="00782280"/>
    <w:rsid w:val="00782A36"/>
    <w:rsid w:val="00783C7C"/>
    <w:rsid w:val="00791975"/>
    <w:rsid w:val="007A43F0"/>
    <w:rsid w:val="007A616C"/>
    <w:rsid w:val="007C1651"/>
    <w:rsid w:val="007C67B0"/>
    <w:rsid w:val="007C7E48"/>
    <w:rsid w:val="007D5155"/>
    <w:rsid w:val="007E174B"/>
    <w:rsid w:val="007E587A"/>
    <w:rsid w:val="007E60DB"/>
    <w:rsid w:val="007F2D5A"/>
    <w:rsid w:val="007F61EF"/>
    <w:rsid w:val="007F645F"/>
    <w:rsid w:val="00803022"/>
    <w:rsid w:val="008134A2"/>
    <w:rsid w:val="0082338F"/>
    <w:rsid w:val="0082437C"/>
    <w:rsid w:val="00827700"/>
    <w:rsid w:val="0084183B"/>
    <w:rsid w:val="008506FC"/>
    <w:rsid w:val="00853A06"/>
    <w:rsid w:val="00855456"/>
    <w:rsid w:val="00863703"/>
    <w:rsid w:val="008639E0"/>
    <w:rsid w:val="00865D29"/>
    <w:rsid w:val="008716BC"/>
    <w:rsid w:val="0088145B"/>
    <w:rsid w:val="00886A66"/>
    <w:rsid w:val="00890225"/>
    <w:rsid w:val="00890771"/>
    <w:rsid w:val="008A37AF"/>
    <w:rsid w:val="008B6E63"/>
    <w:rsid w:val="008C0754"/>
    <w:rsid w:val="008C3181"/>
    <w:rsid w:val="008C41ED"/>
    <w:rsid w:val="008C5E06"/>
    <w:rsid w:val="008D07FD"/>
    <w:rsid w:val="008D08FA"/>
    <w:rsid w:val="008E0260"/>
    <w:rsid w:val="008E048C"/>
    <w:rsid w:val="008F426D"/>
    <w:rsid w:val="0090077D"/>
    <w:rsid w:val="00901095"/>
    <w:rsid w:val="0090145C"/>
    <w:rsid w:val="00902BD8"/>
    <w:rsid w:val="00902FC0"/>
    <w:rsid w:val="00904A50"/>
    <w:rsid w:val="00905B62"/>
    <w:rsid w:val="00912528"/>
    <w:rsid w:val="00912676"/>
    <w:rsid w:val="00913EC8"/>
    <w:rsid w:val="009145AB"/>
    <w:rsid w:val="00916282"/>
    <w:rsid w:val="00916448"/>
    <w:rsid w:val="00922BB2"/>
    <w:rsid w:val="00923416"/>
    <w:rsid w:val="00932CC3"/>
    <w:rsid w:val="00933B28"/>
    <w:rsid w:val="00934451"/>
    <w:rsid w:val="009375E5"/>
    <w:rsid w:val="009402CA"/>
    <w:rsid w:val="00954859"/>
    <w:rsid w:val="00956C83"/>
    <w:rsid w:val="0096524D"/>
    <w:rsid w:val="0096574D"/>
    <w:rsid w:val="00967158"/>
    <w:rsid w:val="00971C27"/>
    <w:rsid w:val="009863CF"/>
    <w:rsid w:val="00992D8D"/>
    <w:rsid w:val="009A1B15"/>
    <w:rsid w:val="009A41AE"/>
    <w:rsid w:val="009A52AE"/>
    <w:rsid w:val="009A62ED"/>
    <w:rsid w:val="009B1D87"/>
    <w:rsid w:val="009B3598"/>
    <w:rsid w:val="009B3B31"/>
    <w:rsid w:val="009B4C13"/>
    <w:rsid w:val="009C36A9"/>
    <w:rsid w:val="009C542C"/>
    <w:rsid w:val="009D0E6F"/>
    <w:rsid w:val="009D1A17"/>
    <w:rsid w:val="009D316B"/>
    <w:rsid w:val="009E3B95"/>
    <w:rsid w:val="009F2B73"/>
    <w:rsid w:val="00A03CDD"/>
    <w:rsid w:val="00A1173C"/>
    <w:rsid w:val="00A20776"/>
    <w:rsid w:val="00A3272B"/>
    <w:rsid w:val="00A337DD"/>
    <w:rsid w:val="00A368FB"/>
    <w:rsid w:val="00A37C34"/>
    <w:rsid w:val="00A4005B"/>
    <w:rsid w:val="00A45CEE"/>
    <w:rsid w:val="00A530BF"/>
    <w:rsid w:val="00A56217"/>
    <w:rsid w:val="00A616AC"/>
    <w:rsid w:val="00A6205E"/>
    <w:rsid w:val="00A62A70"/>
    <w:rsid w:val="00A631A3"/>
    <w:rsid w:val="00A6678D"/>
    <w:rsid w:val="00A71EF6"/>
    <w:rsid w:val="00A72455"/>
    <w:rsid w:val="00A7286E"/>
    <w:rsid w:val="00A729A3"/>
    <w:rsid w:val="00A8132E"/>
    <w:rsid w:val="00A82CE8"/>
    <w:rsid w:val="00A86F4E"/>
    <w:rsid w:val="00A9084B"/>
    <w:rsid w:val="00AA284A"/>
    <w:rsid w:val="00AA7718"/>
    <w:rsid w:val="00AA7F22"/>
    <w:rsid w:val="00AA7FEB"/>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F347A"/>
    <w:rsid w:val="00AF5009"/>
    <w:rsid w:val="00AF6917"/>
    <w:rsid w:val="00B17EB6"/>
    <w:rsid w:val="00B26D6F"/>
    <w:rsid w:val="00B26FEF"/>
    <w:rsid w:val="00B309B2"/>
    <w:rsid w:val="00B364AC"/>
    <w:rsid w:val="00B42520"/>
    <w:rsid w:val="00B55950"/>
    <w:rsid w:val="00B56198"/>
    <w:rsid w:val="00B60DF9"/>
    <w:rsid w:val="00B6193D"/>
    <w:rsid w:val="00B64A2C"/>
    <w:rsid w:val="00B82F58"/>
    <w:rsid w:val="00B838BA"/>
    <w:rsid w:val="00B83D0C"/>
    <w:rsid w:val="00B85EBD"/>
    <w:rsid w:val="00B91BB6"/>
    <w:rsid w:val="00B92DA7"/>
    <w:rsid w:val="00B94AE7"/>
    <w:rsid w:val="00BA57F0"/>
    <w:rsid w:val="00BA714B"/>
    <w:rsid w:val="00BB294B"/>
    <w:rsid w:val="00BB348C"/>
    <w:rsid w:val="00BD2529"/>
    <w:rsid w:val="00BD5EE9"/>
    <w:rsid w:val="00BD6A65"/>
    <w:rsid w:val="00BE132C"/>
    <w:rsid w:val="00BE5A58"/>
    <w:rsid w:val="00BE699C"/>
    <w:rsid w:val="00BF1387"/>
    <w:rsid w:val="00C06485"/>
    <w:rsid w:val="00C07EC8"/>
    <w:rsid w:val="00C11412"/>
    <w:rsid w:val="00C11D90"/>
    <w:rsid w:val="00C23F7E"/>
    <w:rsid w:val="00C41C45"/>
    <w:rsid w:val="00C42DF6"/>
    <w:rsid w:val="00C46E74"/>
    <w:rsid w:val="00C46FBD"/>
    <w:rsid w:val="00C5329E"/>
    <w:rsid w:val="00C546D9"/>
    <w:rsid w:val="00C646B9"/>
    <w:rsid w:val="00C668FF"/>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D0998"/>
    <w:rsid w:val="00CD36C1"/>
    <w:rsid w:val="00CE021D"/>
    <w:rsid w:val="00CE28F2"/>
    <w:rsid w:val="00CE5001"/>
    <w:rsid w:val="00CE503D"/>
    <w:rsid w:val="00CE7D73"/>
    <w:rsid w:val="00CF128E"/>
    <w:rsid w:val="00CF2A42"/>
    <w:rsid w:val="00CF46DC"/>
    <w:rsid w:val="00CF601E"/>
    <w:rsid w:val="00D10462"/>
    <w:rsid w:val="00D10AD2"/>
    <w:rsid w:val="00D12810"/>
    <w:rsid w:val="00D13411"/>
    <w:rsid w:val="00D155A0"/>
    <w:rsid w:val="00D16190"/>
    <w:rsid w:val="00D170CB"/>
    <w:rsid w:val="00D20D63"/>
    <w:rsid w:val="00D223D6"/>
    <w:rsid w:val="00D305FC"/>
    <w:rsid w:val="00D32315"/>
    <w:rsid w:val="00D32A95"/>
    <w:rsid w:val="00D32E62"/>
    <w:rsid w:val="00D3324C"/>
    <w:rsid w:val="00D3725A"/>
    <w:rsid w:val="00D41E1E"/>
    <w:rsid w:val="00D45340"/>
    <w:rsid w:val="00D45C72"/>
    <w:rsid w:val="00D4748F"/>
    <w:rsid w:val="00D547AD"/>
    <w:rsid w:val="00D60FA7"/>
    <w:rsid w:val="00D642A3"/>
    <w:rsid w:val="00D65617"/>
    <w:rsid w:val="00D702AF"/>
    <w:rsid w:val="00D82D53"/>
    <w:rsid w:val="00D8354D"/>
    <w:rsid w:val="00D84763"/>
    <w:rsid w:val="00D907A6"/>
    <w:rsid w:val="00D90F52"/>
    <w:rsid w:val="00D93431"/>
    <w:rsid w:val="00D961D3"/>
    <w:rsid w:val="00D9697E"/>
    <w:rsid w:val="00DB5830"/>
    <w:rsid w:val="00DB7B90"/>
    <w:rsid w:val="00DD5EFF"/>
    <w:rsid w:val="00DD7C55"/>
    <w:rsid w:val="00DE1746"/>
    <w:rsid w:val="00DE3B36"/>
    <w:rsid w:val="00DE4BFC"/>
    <w:rsid w:val="00DE5E23"/>
    <w:rsid w:val="00DF337A"/>
    <w:rsid w:val="00E06FBA"/>
    <w:rsid w:val="00E07660"/>
    <w:rsid w:val="00E21718"/>
    <w:rsid w:val="00E245C8"/>
    <w:rsid w:val="00E24FCD"/>
    <w:rsid w:val="00E309BC"/>
    <w:rsid w:val="00E31A7A"/>
    <w:rsid w:val="00E343AD"/>
    <w:rsid w:val="00E35232"/>
    <w:rsid w:val="00E35A4C"/>
    <w:rsid w:val="00E4453C"/>
    <w:rsid w:val="00E44F55"/>
    <w:rsid w:val="00E548EC"/>
    <w:rsid w:val="00E64DDD"/>
    <w:rsid w:val="00E6532B"/>
    <w:rsid w:val="00E65B32"/>
    <w:rsid w:val="00E66CCF"/>
    <w:rsid w:val="00E73AF8"/>
    <w:rsid w:val="00E833F8"/>
    <w:rsid w:val="00E83C9D"/>
    <w:rsid w:val="00EA2EAD"/>
    <w:rsid w:val="00EA2FD2"/>
    <w:rsid w:val="00EB0E7A"/>
    <w:rsid w:val="00EB3CF4"/>
    <w:rsid w:val="00EC54AB"/>
    <w:rsid w:val="00ED34FA"/>
    <w:rsid w:val="00ED3D60"/>
    <w:rsid w:val="00EE16AA"/>
    <w:rsid w:val="00EE4A38"/>
    <w:rsid w:val="00EE4CD1"/>
    <w:rsid w:val="00EF53FE"/>
    <w:rsid w:val="00EF561D"/>
    <w:rsid w:val="00F01986"/>
    <w:rsid w:val="00F100EF"/>
    <w:rsid w:val="00F112F8"/>
    <w:rsid w:val="00F153BF"/>
    <w:rsid w:val="00F3070B"/>
    <w:rsid w:val="00F311C1"/>
    <w:rsid w:val="00F33A10"/>
    <w:rsid w:val="00F369CB"/>
    <w:rsid w:val="00F41687"/>
    <w:rsid w:val="00F47D2B"/>
    <w:rsid w:val="00F51CEA"/>
    <w:rsid w:val="00F5437C"/>
    <w:rsid w:val="00F547C4"/>
    <w:rsid w:val="00F56305"/>
    <w:rsid w:val="00F64D84"/>
    <w:rsid w:val="00F66B2B"/>
    <w:rsid w:val="00F70FB2"/>
    <w:rsid w:val="00F71803"/>
    <w:rsid w:val="00F80394"/>
    <w:rsid w:val="00F82DC3"/>
    <w:rsid w:val="00F85093"/>
    <w:rsid w:val="00F90010"/>
    <w:rsid w:val="00F90E70"/>
    <w:rsid w:val="00F929E4"/>
    <w:rsid w:val="00FA1B14"/>
    <w:rsid w:val="00FA519E"/>
    <w:rsid w:val="00FB5217"/>
    <w:rsid w:val="00FB5FFE"/>
    <w:rsid w:val="00FB6FC7"/>
    <w:rsid w:val="00FC5A94"/>
    <w:rsid w:val="00FC5AB6"/>
    <w:rsid w:val="00FD08E5"/>
    <w:rsid w:val="00FD3B50"/>
    <w:rsid w:val="00FD3E2C"/>
    <w:rsid w:val="00FD4B4B"/>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uiPriority="20" w:qFormat="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uiPriority w:val="99"/>
    <w:semiHidden/>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99"/>
    <w:semiHidden/>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34"/>
    <w:qFormat/>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styleId="Emphasis">
    <w:name w:val="Emphasis"/>
    <w:basedOn w:val="DefaultParagraphFont"/>
    <w:uiPriority w:val="20"/>
    <w:qFormat/>
    <w:rsid w:val="00D305FC"/>
    <w:rPr>
      <w:i/>
      <w:iCs/>
    </w:rPr>
  </w:style>
  <w:style w:type="character" w:customStyle="1" w:styleId="apple-converted-space">
    <w:name w:val="apple-converted-space"/>
    <w:basedOn w:val="DefaultParagraphFont"/>
    <w:rsid w:val="00D305FC"/>
  </w:style>
  <w:style w:type="character" w:styleId="PlaceholderText">
    <w:name w:val="Placeholder Text"/>
    <w:basedOn w:val="DefaultParagraphFont"/>
    <w:uiPriority w:val="99"/>
    <w:semiHidden/>
    <w:rsid w:val="00AF691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319105">
      <w:marLeft w:val="640"/>
      <w:marRight w:val="0"/>
      <w:marTop w:val="0"/>
      <w:marBottom w:val="0"/>
      <w:divBdr>
        <w:top w:val="none" w:sz="0" w:space="0" w:color="auto"/>
        <w:left w:val="none" w:sz="0" w:space="0" w:color="auto"/>
        <w:bottom w:val="none" w:sz="0" w:space="0" w:color="auto"/>
        <w:right w:val="none" w:sz="0" w:space="0" w:color="auto"/>
      </w:divBdr>
    </w:div>
    <w:div w:id="124737414">
      <w:marLeft w:val="640"/>
      <w:marRight w:val="0"/>
      <w:marTop w:val="0"/>
      <w:marBottom w:val="0"/>
      <w:divBdr>
        <w:top w:val="none" w:sz="0" w:space="0" w:color="auto"/>
        <w:left w:val="none" w:sz="0" w:space="0" w:color="auto"/>
        <w:bottom w:val="none" w:sz="0" w:space="0" w:color="auto"/>
        <w:right w:val="none" w:sz="0" w:space="0" w:color="auto"/>
      </w:divBdr>
    </w:div>
    <w:div w:id="170875388">
      <w:marLeft w:val="640"/>
      <w:marRight w:val="0"/>
      <w:marTop w:val="0"/>
      <w:marBottom w:val="0"/>
      <w:divBdr>
        <w:top w:val="none" w:sz="0" w:space="0" w:color="auto"/>
        <w:left w:val="none" w:sz="0" w:space="0" w:color="auto"/>
        <w:bottom w:val="none" w:sz="0" w:space="0" w:color="auto"/>
        <w:right w:val="none" w:sz="0" w:space="0" w:color="auto"/>
      </w:divBdr>
    </w:div>
    <w:div w:id="177741070">
      <w:marLeft w:val="64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411589080">
      <w:marLeft w:val="64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52865652">
      <w:marLeft w:val="640"/>
      <w:marRight w:val="0"/>
      <w:marTop w:val="0"/>
      <w:marBottom w:val="0"/>
      <w:divBdr>
        <w:top w:val="none" w:sz="0" w:space="0" w:color="auto"/>
        <w:left w:val="none" w:sz="0" w:space="0" w:color="auto"/>
        <w:bottom w:val="none" w:sz="0" w:space="0" w:color="auto"/>
        <w:right w:val="none" w:sz="0" w:space="0" w:color="auto"/>
      </w:divBdr>
    </w:div>
    <w:div w:id="489103957">
      <w:marLeft w:val="64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561795225">
      <w:marLeft w:val="640"/>
      <w:marRight w:val="0"/>
      <w:marTop w:val="0"/>
      <w:marBottom w:val="0"/>
      <w:divBdr>
        <w:top w:val="none" w:sz="0" w:space="0" w:color="auto"/>
        <w:left w:val="none" w:sz="0" w:space="0" w:color="auto"/>
        <w:bottom w:val="none" w:sz="0" w:space="0" w:color="auto"/>
        <w:right w:val="none" w:sz="0" w:space="0" w:color="auto"/>
      </w:divBdr>
    </w:div>
    <w:div w:id="605692555">
      <w:marLeft w:val="64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47396301">
      <w:marLeft w:val="640"/>
      <w:marRight w:val="0"/>
      <w:marTop w:val="0"/>
      <w:marBottom w:val="0"/>
      <w:divBdr>
        <w:top w:val="none" w:sz="0" w:space="0" w:color="auto"/>
        <w:left w:val="none" w:sz="0" w:space="0" w:color="auto"/>
        <w:bottom w:val="none" w:sz="0" w:space="0" w:color="auto"/>
        <w:right w:val="none" w:sz="0" w:space="0" w:color="auto"/>
      </w:divBdr>
    </w:div>
    <w:div w:id="748310422">
      <w:marLeft w:val="64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27423011">
      <w:marLeft w:val="640"/>
      <w:marRight w:val="0"/>
      <w:marTop w:val="0"/>
      <w:marBottom w:val="0"/>
      <w:divBdr>
        <w:top w:val="none" w:sz="0" w:space="0" w:color="auto"/>
        <w:left w:val="none" w:sz="0" w:space="0" w:color="auto"/>
        <w:bottom w:val="none" w:sz="0" w:space="0" w:color="auto"/>
        <w:right w:val="none" w:sz="0" w:space="0" w:color="auto"/>
      </w:divBdr>
    </w:div>
    <w:div w:id="945187153">
      <w:marLeft w:val="640"/>
      <w:marRight w:val="0"/>
      <w:marTop w:val="0"/>
      <w:marBottom w:val="0"/>
      <w:divBdr>
        <w:top w:val="none" w:sz="0" w:space="0" w:color="auto"/>
        <w:left w:val="none" w:sz="0" w:space="0" w:color="auto"/>
        <w:bottom w:val="none" w:sz="0" w:space="0" w:color="auto"/>
        <w:right w:val="none" w:sz="0" w:space="0" w:color="auto"/>
      </w:divBdr>
    </w:div>
    <w:div w:id="956714536">
      <w:marLeft w:val="640"/>
      <w:marRight w:val="0"/>
      <w:marTop w:val="0"/>
      <w:marBottom w:val="0"/>
      <w:divBdr>
        <w:top w:val="none" w:sz="0" w:space="0" w:color="auto"/>
        <w:left w:val="none" w:sz="0" w:space="0" w:color="auto"/>
        <w:bottom w:val="none" w:sz="0" w:space="0" w:color="auto"/>
        <w:right w:val="none" w:sz="0" w:space="0" w:color="auto"/>
      </w:divBdr>
    </w:div>
    <w:div w:id="961111610">
      <w:marLeft w:val="640"/>
      <w:marRight w:val="0"/>
      <w:marTop w:val="0"/>
      <w:marBottom w:val="0"/>
      <w:divBdr>
        <w:top w:val="none" w:sz="0" w:space="0" w:color="auto"/>
        <w:left w:val="none" w:sz="0" w:space="0" w:color="auto"/>
        <w:bottom w:val="none" w:sz="0" w:space="0" w:color="auto"/>
        <w:right w:val="none" w:sz="0" w:space="0" w:color="auto"/>
      </w:divBdr>
    </w:div>
    <w:div w:id="996614184">
      <w:marLeft w:val="640"/>
      <w:marRight w:val="0"/>
      <w:marTop w:val="0"/>
      <w:marBottom w:val="0"/>
      <w:divBdr>
        <w:top w:val="none" w:sz="0" w:space="0" w:color="auto"/>
        <w:left w:val="none" w:sz="0" w:space="0" w:color="auto"/>
        <w:bottom w:val="none" w:sz="0" w:space="0" w:color="auto"/>
        <w:right w:val="none" w:sz="0" w:space="0" w:color="auto"/>
      </w:divBdr>
    </w:div>
    <w:div w:id="1014847224">
      <w:marLeft w:val="640"/>
      <w:marRight w:val="0"/>
      <w:marTop w:val="0"/>
      <w:marBottom w:val="0"/>
      <w:divBdr>
        <w:top w:val="none" w:sz="0" w:space="0" w:color="auto"/>
        <w:left w:val="none" w:sz="0" w:space="0" w:color="auto"/>
        <w:bottom w:val="none" w:sz="0" w:space="0" w:color="auto"/>
        <w:right w:val="none" w:sz="0" w:space="0" w:color="auto"/>
      </w:divBdr>
    </w:div>
    <w:div w:id="1125466999">
      <w:marLeft w:val="640"/>
      <w:marRight w:val="0"/>
      <w:marTop w:val="0"/>
      <w:marBottom w:val="0"/>
      <w:divBdr>
        <w:top w:val="none" w:sz="0" w:space="0" w:color="auto"/>
        <w:left w:val="none" w:sz="0" w:space="0" w:color="auto"/>
        <w:bottom w:val="none" w:sz="0" w:space="0" w:color="auto"/>
        <w:right w:val="none" w:sz="0" w:space="0" w:color="auto"/>
      </w:divBdr>
    </w:div>
    <w:div w:id="1131284180">
      <w:marLeft w:val="640"/>
      <w:marRight w:val="0"/>
      <w:marTop w:val="0"/>
      <w:marBottom w:val="0"/>
      <w:divBdr>
        <w:top w:val="none" w:sz="0" w:space="0" w:color="auto"/>
        <w:left w:val="none" w:sz="0" w:space="0" w:color="auto"/>
        <w:bottom w:val="none" w:sz="0" w:space="0" w:color="auto"/>
        <w:right w:val="none" w:sz="0" w:space="0" w:color="auto"/>
      </w:divBdr>
    </w:div>
    <w:div w:id="1226641934">
      <w:marLeft w:val="64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50040624">
      <w:marLeft w:val="64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340884235">
      <w:marLeft w:val="640"/>
      <w:marRight w:val="0"/>
      <w:marTop w:val="0"/>
      <w:marBottom w:val="0"/>
      <w:divBdr>
        <w:top w:val="none" w:sz="0" w:space="0" w:color="auto"/>
        <w:left w:val="none" w:sz="0" w:space="0" w:color="auto"/>
        <w:bottom w:val="none" w:sz="0" w:space="0" w:color="auto"/>
        <w:right w:val="none" w:sz="0" w:space="0" w:color="auto"/>
      </w:divBdr>
    </w:div>
    <w:div w:id="1354650719">
      <w:marLeft w:val="640"/>
      <w:marRight w:val="0"/>
      <w:marTop w:val="0"/>
      <w:marBottom w:val="0"/>
      <w:divBdr>
        <w:top w:val="none" w:sz="0" w:space="0" w:color="auto"/>
        <w:left w:val="none" w:sz="0" w:space="0" w:color="auto"/>
        <w:bottom w:val="none" w:sz="0" w:space="0" w:color="auto"/>
        <w:right w:val="none" w:sz="0" w:space="0" w:color="auto"/>
      </w:divBdr>
    </w:div>
    <w:div w:id="1391033733">
      <w:marLeft w:val="640"/>
      <w:marRight w:val="0"/>
      <w:marTop w:val="0"/>
      <w:marBottom w:val="0"/>
      <w:divBdr>
        <w:top w:val="none" w:sz="0" w:space="0" w:color="auto"/>
        <w:left w:val="none" w:sz="0" w:space="0" w:color="auto"/>
        <w:bottom w:val="none" w:sz="0" w:space="0" w:color="auto"/>
        <w:right w:val="none" w:sz="0" w:space="0" w:color="auto"/>
      </w:divBdr>
    </w:div>
    <w:div w:id="1391464998">
      <w:marLeft w:val="640"/>
      <w:marRight w:val="0"/>
      <w:marTop w:val="0"/>
      <w:marBottom w:val="0"/>
      <w:divBdr>
        <w:top w:val="none" w:sz="0" w:space="0" w:color="auto"/>
        <w:left w:val="none" w:sz="0" w:space="0" w:color="auto"/>
        <w:bottom w:val="none" w:sz="0" w:space="0" w:color="auto"/>
        <w:right w:val="none" w:sz="0" w:space="0" w:color="auto"/>
      </w:divBdr>
    </w:div>
    <w:div w:id="1438208711">
      <w:marLeft w:val="640"/>
      <w:marRight w:val="0"/>
      <w:marTop w:val="0"/>
      <w:marBottom w:val="0"/>
      <w:divBdr>
        <w:top w:val="none" w:sz="0" w:space="0" w:color="auto"/>
        <w:left w:val="none" w:sz="0" w:space="0" w:color="auto"/>
        <w:bottom w:val="none" w:sz="0" w:space="0" w:color="auto"/>
        <w:right w:val="none" w:sz="0" w:space="0" w:color="auto"/>
      </w:divBdr>
    </w:div>
    <w:div w:id="1483505156">
      <w:marLeft w:val="640"/>
      <w:marRight w:val="0"/>
      <w:marTop w:val="0"/>
      <w:marBottom w:val="0"/>
      <w:divBdr>
        <w:top w:val="none" w:sz="0" w:space="0" w:color="auto"/>
        <w:left w:val="none" w:sz="0" w:space="0" w:color="auto"/>
        <w:bottom w:val="none" w:sz="0" w:space="0" w:color="auto"/>
        <w:right w:val="none" w:sz="0" w:space="0" w:color="auto"/>
      </w:divBdr>
    </w:div>
    <w:div w:id="1483811371">
      <w:marLeft w:val="640"/>
      <w:marRight w:val="0"/>
      <w:marTop w:val="0"/>
      <w:marBottom w:val="0"/>
      <w:divBdr>
        <w:top w:val="none" w:sz="0" w:space="0" w:color="auto"/>
        <w:left w:val="none" w:sz="0" w:space="0" w:color="auto"/>
        <w:bottom w:val="none" w:sz="0" w:space="0" w:color="auto"/>
        <w:right w:val="none" w:sz="0" w:space="0" w:color="auto"/>
      </w:divBdr>
    </w:div>
    <w:div w:id="1503007125">
      <w:marLeft w:val="640"/>
      <w:marRight w:val="0"/>
      <w:marTop w:val="0"/>
      <w:marBottom w:val="0"/>
      <w:divBdr>
        <w:top w:val="none" w:sz="0" w:space="0" w:color="auto"/>
        <w:left w:val="none" w:sz="0" w:space="0" w:color="auto"/>
        <w:bottom w:val="none" w:sz="0" w:space="0" w:color="auto"/>
        <w:right w:val="none" w:sz="0" w:space="0" w:color="auto"/>
      </w:divBdr>
    </w:div>
    <w:div w:id="1548685699">
      <w:marLeft w:val="640"/>
      <w:marRight w:val="0"/>
      <w:marTop w:val="0"/>
      <w:marBottom w:val="0"/>
      <w:divBdr>
        <w:top w:val="none" w:sz="0" w:space="0" w:color="auto"/>
        <w:left w:val="none" w:sz="0" w:space="0" w:color="auto"/>
        <w:bottom w:val="none" w:sz="0" w:space="0" w:color="auto"/>
        <w:right w:val="none" w:sz="0" w:space="0" w:color="auto"/>
      </w:divBdr>
    </w:div>
    <w:div w:id="1561862191">
      <w:marLeft w:val="640"/>
      <w:marRight w:val="0"/>
      <w:marTop w:val="0"/>
      <w:marBottom w:val="0"/>
      <w:divBdr>
        <w:top w:val="none" w:sz="0" w:space="0" w:color="auto"/>
        <w:left w:val="none" w:sz="0" w:space="0" w:color="auto"/>
        <w:bottom w:val="none" w:sz="0" w:space="0" w:color="auto"/>
        <w:right w:val="none" w:sz="0" w:space="0" w:color="auto"/>
      </w:divBdr>
    </w:div>
    <w:div w:id="1606961379">
      <w:marLeft w:val="64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82732720">
      <w:marLeft w:val="640"/>
      <w:marRight w:val="0"/>
      <w:marTop w:val="0"/>
      <w:marBottom w:val="0"/>
      <w:divBdr>
        <w:top w:val="none" w:sz="0" w:space="0" w:color="auto"/>
        <w:left w:val="none" w:sz="0" w:space="0" w:color="auto"/>
        <w:bottom w:val="none" w:sz="0" w:space="0" w:color="auto"/>
        <w:right w:val="none" w:sz="0" w:space="0" w:color="auto"/>
      </w:divBdr>
    </w:div>
    <w:div w:id="1711418027">
      <w:marLeft w:val="640"/>
      <w:marRight w:val="0"/>
      <w:marTop w:val="0"/>
      <w:marBottom w:val="0"/>
      <w:divBdr>
        <w:top w:val="none" w:sz="0" w:space="0" w:color="auto"/>
        <w:left w:val="none" w:sz="0" w:space="0" w:color="auto"/>
        <w:bottom w:val="none" w:sz="0" w:space="0" w:color="auto"/>
        <w:right w:val="none" w:sz="0" w:space="0" w:color="auto"/>
      </w:divBdr>
    </w:div>
    <w:div w:id="1711875203">
      <w:marLeft w:val="640"/>
      <w:marRight w:val="0"/>
      <w:marTop w:val="0"/>
      <w:marBottom w:val="0"/>
      <w:divBdr>
        <w:top w:val="none" w:sz="0" w:space="0" w:color="auto"/>
        <w:left w:val="none" w:sz="0" w:space="0" w:color="auto"/>
        <w:bottom w:val="none" w:sz="0" w:space="0" w:color="auto"/>
        <w:right w:val="none" w:sz="0" w:space="0" w:color="auto"/>
      </w:divBdr>
    </w:div>
    <w:div w:id="1715763946">
      <w:marLeft w:val="640"/>
      <w:marRight w:val="0"/>
      <w:marTop w:val="0"/>
      <w:marBottom w:val="0"/>
      <w:divBdr>
        <w:top w:val="none" w:sz="0" w:space="0" w:color="auto"/>
        <w:left w:val="none" w:sz="0" w:space="0" w:color="auto"/>
        <w:bottom w:val="none" w:sz="0" w:space="0" w:color="auto"/>
        <w:right w:val="none" w:sz="0" w:space="0" w:color="auto"/>
      </w:divBdr>
    </w:div>
    <w:div w:id="1717580217">
      <w:marLeft w:val="640"/>
      <w:marRight w:val="0"/>
      <w:marTop w:val="0"/>
      <w:marBottom w:val="0"/>
      <w:divBdr>
        <w:top w:val="none" w:sz="0" w:space="0" w:color="auto"/>
        <w:left w:val="none" w:sz="0" w:space="0" w:color="auto"/>
        <w:bottom w:val="none" w:sz="0" w:space="0" w:color="auto"/>
        <w:right w:val="none" w:sz="0" w:space="0" w:color="auto"/>
      </w:divBdr>
    </w:div>
    <w:div w:id="1755518307">
      <w:marLeft w:val="640"/>
      <w:marRight w:val="0"/>
      <w:marTop w:val="0"/>
      <w:marBottom w:val="0"/>
      <w:divBdr>
        <w:top w:val="none" w:sz="0" w:space="0" w:color="auto"/>
        <w:left w:val="none" w:sz="0" w:space="0" w:color="auto"/>
        <w:bottom w:val="none" w:sz="0" w:space="0" w:color="auto"/>
        <w:right w:val="none" w:sz="0" w:space="0" w:color="auto"/>
      </w:divBdr>
    </w:div>
    <w:div w:id="1769621208">
      <w:marLeft w:val="640"/>
      <w:marRight w:val="0"/>
      <w:marTop w:val="0"/>
      <w:marBottom w:val="0"/>
      <w:divBdr>
        <w:top w:val="none" w:sz="0" w:space="0" w:color="auto"/>
        <w:left w:val="none" w:sz="0" w:space="0" w:color="auto"/>
        <w:bottom w:val="none" w:sz="0" w:space="0" w:color="auto"/>
        <w:right w:val="none" w:sz="0" w:space="0" w:color="auto"/>
      </w:divBdr>
    </w:div>
    <w:div w:id="1803690279">
      <w:marLeft w:val="640"/>
      <w:marRight w:val="0"/>
      <w:marTop w:val="0"/>
      <w:marBottom w:val="0"/>
      <w:divBdr>
        <w:top w:val="none" w:sz="0" w:space="0" w:color="auto"/>
        <w:left w:val="none" w:sz="0" w:space="0" w:color="auto"/>
        <w:bottom w:val="none" w:sz="0" w:space="0" w:color="auto"/>
        <w:right w:val="none" w:sz="0" w:space="0" w:color="auto"/>
      </w:divBdr>
    </w:div>
    <w:div w:id="1823157317">
      <w:marLeft w:val="640"/>
      <w:marRight w:val="0"/>
      <w:marTop w:val="0"/>
      <w:marBottom w:val="0"/>
      <w:divBdr>
        <w:top w:val="none" w:sz="0" w:space="0" w:color="auto"/>
        <w:left w:val="none" w:sz="0" w:space="0" w:color="auto"/>
        <w:bottom w:val="none" w:sz="0" w:space="0" w:color="auto"/>
        <w:right w:val="none" w:sz="0" w:space="0" w:color="auto"/>
      </w:divBdr>
    </w:div>
    <w:div w:id="1843887128">
      <w:marLeft w:val="640"/>
      <w:marRight w:val="0"/>
      <w:marTop w:val="0"/>
      <w:marBottom w:val="0"/>
      <w:divBdr>
        <w:top w:val="none" w:sz="0" w:space="0" w:color="auto"/>
        <w:left w:val="none" w:sz="0" w:space="0" w:color="auto"/>
        <w:bottom w:val="none" w:sz="0" w:space="0" w:color="auto"/>
        <w:right w:val="none" w:sz="0" w:space="0" w:color="auto"/>
      </w:divBdr>
    </w:div>
    <w:div w:id="1875803504">
      <w:marLeft w:val="640"/>
      <w:marRight w:val="0"/>
      <w:marTop w:val="0"/>
      <w:marBottom w:val="0"/>
      <w:divBdr>
        <w:top w:val="none" w:sz="0" w:space="0" w:color="auto"/>
        <w:left w:val="none" w:sz="0" w:space="0" w:color="auto"/>
        <w:bottom w:val="none" w:sz="0" w:space="0" w:color="auto"/>
        <w:right w:val="none" w:sz="0" w:space="0" w:color="auto"/>
      </w:divBdr>
    </w:div>
    <w:div w:id="1905681912">
      <w:marLeft w:val="640"/>
      <w:marRight w:val="0"/>
      <w:marTop w:val="0"/>
      <w:marBottom w:val="0"/>
      <w:divBdr>
        <w:top w:val="none" w:sz="0" w:space="0" w:color="auto"/>
        <w:left w:val="none" w:sz="0" w:space="0" w:color="auto"/>
        <w:bottom w:val="none" w:sz="0" w:space="0" w:color="auto"/>
        <w:right w:val="none" w:sz="0" w:space="0" w:color="auto"/>
      </w:divBdr>
    </w:div>
    <w:div w:id="1964649291">
      <w:marLeft w:val="640"/>
      <w:marRight w:val="0"/>
      <w:marTop w:val="0"/>
      <w:marBottom w:val="0"/>
      <w:divBdr>
        <w:top w:val="none" w:sz="0" w:space="0" w:color="auto"/>
        <w:left w:val="none" w:sz="0" w:space="0" w:color="auto"/>
        <w:bottom w:val="none" w:sz="0" w:space="0" w:color="auto"/>
        <w:right w:val="none" w:sz="0" w:space="0" w:color="auto"/>
      </w:divBdr>
    </w:div>
    <w:div w:id="2052343946">
      <w:marLeft w:val="64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0850935">
      <w:marLeft w:val="64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228FC01-7337-4C81-A423-F098918F8473}"/>
      </w:docPartPr>
      <w:docPartBody>
        <w:p w:rsidR="00A907E9" w:rsidRDefault="00EA5D34">
          <w:r w:rsidRPr="002B0F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D34"/>
    <w:rsid w:val="00715114"/>
    <w:rsid w:val="007206A3"/>
    <w:rsid w:val="007D1921"/>
    <w:rsid w:val="007D5155"/>
    <w:rsid w:val="00901831"/>
    <w:rsid w:val="00A337DD"/>
    <w:rsid w:val="00A907E9"/>
    <w:rsid w:val="00B56198"/>
    <w:rsid w:val="00C10121"/>
    <w:rsid w:val="00EA5D34"/>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5D3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8A64C7-9DE5-4396-B2DE-1CE3100B81B6}">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82385010365"/>
    <we:property name="MENDELEY_CITATIONS" value="[{&quot;citationID&quot;:&quot;MENDELEY_CITATION_0d5e6980-4d68-44be-8f97-0ccd0f77674b&quot;,&quot;properties&quot;:{&quot;noteIndex&quot;:0},&quot;isEdited&quot;:false,&quot;manualOverride&quot;:{&quot;isManuallyOverridden&quot;:false,&quot;citeprocText&quot;:&quot;[1]&quot;,&quot;manualOverrideText&quot;:&quot;&quot;},&quot;citationTag&quot;:&quot;MENDELEY_CITATION_v3_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&quot;,&quot;citationItems&quot;:[{&quot;id&quot;:&quot;a2752f53-16ff-3deb-b39d-98b5b6929db0&quot;,&quot;itemData&quot;:{&quot;type&quot;:&quot;article-journal&quot;,&quot;id&quot;:&quot;a2752f53-16ff-3deb-b39d-98b5b6929db0&quot;,&quot;title&quot;:&quot;Pengembangan Sistem Firewall Pada Jaringan Komputer Berbasis Mikrotik RouterOS&quot;,&quot;author&quot;:[{&quot;family&quot;:&quot;Pratomo&quot;,&quot;given&quot;:&quot;Arief Budi&quot;,&quot;parse-names&quot;:false,&quot;dropping-particle&quot;:&quot;&quot;,&quot;non-dropping-particle&quot;:&quot;&quot;}],&quot;container-title&quot;:&quot;Bulletin of Network Engineer and Informatics&quot;,&quot;DOI&quot;:&quot;10.59688/bufnets.v1i2.10&quot;,&quot;ISSN&quot;:&quot;2986-8017&quot;,&quot;issued&quot;:{&quot;date-parts&quot;:[[2023,10,1]]},&quot;page&quot;:&quot;51&quot;,&quot;abstract&quot;:&quot;&lt;p&gt;Keamanan jaringan sangat penting dalam menjaga kerahasiaan, integritas, dan ketersediaan data. Firewall adalah salah satu alat penting untuk meningkatkan keamanan jaringan komputer. Mikrotik RouterOS adalah sistem operasi jaringan populer yang menyediakan fitur firewall yang lengkap. Namun, untuk mengoptimalkan penggunaan firewall pada Mikrotik RouterOS, diperlukan sistem firewall yang lebih kompleks. Penelitian ini bertujuan untuk mengembangkan sistem firewall yang lebih kompleks pada jaringan komputer berbasis Mikrotik RouterOS. Metode yang digunakan adalah dengan menganalisis kebutuhan keamanan jaringan komputer, mengidentifikasi dan menganalisis fitur firewall yang tersedia pada Mikrotik RouterOS, dan merancang sistem firewall yang lebih kompleks dengan memanfaatkan fitur-fitur tersebut. Hasil penelitian menunjukkan bahwa sistem firewall yang dikembangkan dapat meningkatkan keamanan jaringan komputer secara signifikan. Sistem firewall tersebut terdiri dari beberapa konfigurasi firewall seperti blokir akses ke jaringan internet, blokir akses ke jaringan lokal, pembatasan bandwidth, dan lain sebagainya. Selain itu, sistem firewall juga dilengkapi dengan fitur monitoring dan logging untuk memudahkan pengguna dalam memantau akses jaringan komputer. Kesimpulannya, sistem firewall yang dikembangkan dapat meningkatkan keamanan jaringan komputer berbasis Mikrotik RouterOS. Penelitian ini dapat memberikan kontribusi dalam pengembangan sistem keamanan jaringan komputer menggunakan Mikrotik RouterOS.&lt;/p&gt;&quot;,&quot;issue&quot;:&quot;2&quot;,&quot;volume&quot;:&quot;1&quot;,&quot;container-title-short&quot;:&quot;&quot;},&quot;isTemporary&quot;:false}]},{&quot;citationID&quot;:&quot;MENDELEY_CITATION_dfd0ce51-37e4-4856-9ce8-02ef53c92477&quot;,&quot;properties&quot;:{&quot;noteIndex&quot;:0},&quot;isEdited&quot;:false,&quot;manualOverride&quot;:{&quot;isManuallyOverridden&quot;:false,&quot;citeprocText&quot;:&quot;[2]&quot;,&quot;manualOverrideText&quot;:&quot;&quot;},&quot;citationTag&quot;:&quot;MENDELEY_CITATION_v3_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&quot;,&quot;citationItems&quot;:[{&quot;id&quot;:&quot;1c0d07f7-119b-3759-b3db-080c4617a3d2&quot;,&quot;itemData&quot;:{&quot;type&quot;:&quot;article-journal&quot;,&quot;id&quot;:&quot;1c0d07f7-119b-3759-b3db-080c4617a3d2&quot;,&quot;title&quot;:&quot;Perancangan Sistem Keamanan Jaringan Intrusion Prevention System Menggunakan Suricata Dan IPTables&quot;,&quot;author&quot;:[{&quot;family&quot;:&quot;Aulia&quot;,&quot;given&quot;:&quot;Andi Rahmat&quot;,&quot;parse-names&quot;:false,&quot;dropping-particle&quot;:&quot;&quot;,&quot;non-dropping-particle&quot;:&quot;&quot;},{&quot;family&quot;:&quot;Alwi&quot;,&quot;given&quot;:&quot;Erick Irawadi&quot;,&quot;parse-names&quot;:false,&quot;dropping-particle&quot;:&quot;&quot;,&quot;non-dropping-particle&quot;:&quot;&quot;},{&quot;family&quot;:&quot;Gaffar&quot;,&quot;given&quot;:&quot;Andi Widya Mufila&quot;,&quot;parse-names&quot;:false,&quot;dropping-particle&quot;:&quot;&quot;,&quot;non-dropping-particle&quot;:&quot;&quot;}],&quot;container-title&quot;:&quot;LINIER: Literatur Informatika dan Komputer&quot;,&quot;DOI&quot;:&quot;10.33096/linier.v1i3.2500&quot;,&quot;ISSN&quot;:&quot;3063-2218&quot;,&quot;issued&quot;:{&quot;date-parts&quot;:[[2024,12,2]]},&quot;page&quot;:&quot;235-240&quot;,&quot;abstract&quot;:&quot;&lt;p&gt;Server merupakan perangkat dalam jaringan telekomunikasi yang bertugas mendistribusikan perangkat lunak IPTables danbasis data. Salah satu tipe server yang rentan terhadap serangan Denial of Service (DoS) merupakan web server. SeranganDoS bekerja dengan menghabiskan sumber daya server sehingga menyebabkan server tersebut menjadi tidak dapat diaksesatau down. Oleh karena itu, penelitian ini bertujuan untuk mengembangkan sistem pencegahan serangan denganmenggunakan Intrusion Prevention System (IPS) yang memanfaatkan Suricata dan IPTables sebagai mekanisme deteksidan pencegahan serangan DoS pada web server. IPS bekerja dengan menganalisis lalu lintas jaringan yang masuk dankeluar, melakukan inspeksi mendalam terhadap setiap paket data yang melintasi jaringan. Dengan penerapan Suricata danIPTables pada web server, administrator jaringan dapat memastikan keamanan web server dari ancaman serangan.Penelitian ini akan menunjukkan bahwa aturan Suricata dan IPTables efektif dalam mendeteksi serangan yang dilakukandengan alat Hping3, sebuah perangkat lunak yang digunakan untuk melakukan pemindaian jaringan dan secara defaulttersedia di Kali Linux yang akan dimanfaatkan untuk simulasi serangan DoS&lt;/p&gt;&quot;,&quot;issue&quot;:&quot;3&quot;,&quot;volume&quot;:&quot;1&quot;,&quot;container-title-short&quot;:&quot;&quot;},&quot;isTemporary&quot;:false}]},{&quot;citationID&quot;:&quot;MENDELEY_CITATION_9a90b6b2-46d0-4709-99aa-7b56445818fb&quot;,&quot;properties&quot;:{&quot;noteIndex&quot;:0},&quot;isEdited&quot;:false,&quot;manualOverride&quot;:{&quot;isManuallyOverridden&quot;:false,&quot;citeprocText&quot;:&quot;[3]&quot;,&quot;manualOverrideText&quot;:&quot;&quot;},&quot;citationTag&quot;:&quot;MENDELEY_CITATION_v3_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&quot;,&quot;citationItems&quot;:[{&quot;id&quot;:&quot;22f08fae-6ac0-3659-ab37-01cb05c41d4e&quot;,&quot;itemData&quot;:{&quot;type&quot;:&quot;article-journal&quot;,&quot;id&quot;:&quot;22f08fae-6ac0-3659-ab37-01cb05c41d4e&quot;,&quot;title&quot;:&quot;Klasifikasi Serangan Distributed Denial-of-Service (DDoS) menggunakan Metode Data Mining Na\\\&quot;\\ive Bayes&quot;,&quot;author&quot;:[{&quot;family&quot;:&quot;Zidane&quot;,&quot;given&quot;:&quot;Muamar&quot;,&quot;parse-names&quot;:false,&quot;dropping-particle&quot;:&quot;&quot;,&quot;non-dropping-particle&quot;:&quot;&quot;}],&quot;container-title&quot;:&quot;Jurnal Pengembangan Teknologi Informasi dan Ilmu Komputer&quot;,&quot;issued&quot;:{&quot;date-parts&quot;:[[2022]]},&quot;page&quot;:&quot;172-180&quot;,&quot;issue&quot;:&quot;1&quot;,&quot;volume&quot;:&quot;6&quot;,&quot;container-title-short&quot;:&quot;&quot;},&quot;isTemporary&quot;:false}]},{&quot;citationID&quot;:&quot;MENDELEY_CITATION_8d37b9e3-a3fd-4885-a999-cd4e599f02cf&quot;,&quot;properties&quot;:{&quot;noteIndex&quot;:0},&quot;isEdited&quot;:false,&quot;manualOverride&quot;:{&quot;isManuallyOverridden&quot;:false,&quot;citeprocText&quot;:&quot;[4], [5]&quot;,&quot;manualOverrideText&quot;:&quot;&quot;},&quot;citationItems&quot;:[{&quot;id&quot;:&quot;5ef28985-d603-3f24-9c86-1f76bd0ca4c8&quot;,&quot;itemData&quot;:{&quot;type&quot;:&quot;chapter&quot;,&quot;id&quot;:&quot;5ef28985-d603-3f24-9c86-1f76bd0ca4c8&quot;,&quot;title&quot;:&quot;SYN Flood Attack&quot;,&quot;author&quot;:[{&quot;family&quot;:&quot;Eddy&quot;,&quot;given&quot;:&quot;Wesley M.&quot;,&quot;parse-names&quot;:false,&quot;dropping-particle&quot;:&quot;&quot;,&quot;non-dropping-particle&quot;:&quot;&quot;}],&quot;container-title&quot;:&quot;Encyclopedia of Cryptography, Security and Privacy&quot;,&quot;DOI&quot;:&quot;10.1007/978-3-030-71522-9_276&quot;,&quot;issued&quot;:{&quot;date-parts&quot;:[[2025]]},&quot;publisher-place&quot;:&quot;Cham&quot;,&quot;page&quot;:&quot;2564-2566&quot;,&quot;publisher&quot;:&quot;Springer Nature Switzerland&quot;,&quot;container-title-short&quot;:&quot;&quot;},&quot;isTemporary&quot;:false},{&quot;id&quot;:&quot;240f291f-8265-39e1-ae76-c872220fc6b0&quot;,&quot;itemData&quot;:{&quot;type&quot;:&quot;paper-conference&quot;,&quot;id&quot;:&quot;240f291f-8265-39e1-ae76-c872220fc6b0&quot;,&quot;title&quot;:&quot;SYN Flood Attack Detection based on Bayes Estimator (SFADBE) For MANET&quot;,&quot;author&quot;:[{&quot;family&quot;:&quot;Hussain&quot;,&quot;given&quot;:&quot;Khalid&quot;,&quot;parse-names&quot;:false,&quot;dropping-particle&quot;:&quot;&quot;,&quot;non-dropping-particle&quot;:&quot;&quot;},{&quot;family&quot;:&quot;Hussain&quot;,&quot;given&quot;:&quot;Syed Jawad&quot;,&quot;parse-names&quot;:false,&quot;dropping-particle&quot;:&quot;&quot;,&quot;non-dropping-particle&quot;:&quot;&quot;},{&quot;family&quot;:&quot;Jhanjhi&quot;,&quot;given&quot;:&quot;NZ&quot;,&quot;parse-names&quot;:false,&quot;dropping-particle&quot;:&quot;&quot;,&quot;non-dropping-particle&quot;:&quot;&quot;},{&quot;family&quot;:&quot;Humayun&quot;,&quot;given&quot;:&quot;Mamoona&quot;,&quot;parse-names&quot;:false,&quot;dropping-particle&quot;:&quot;&quot;,&quot;non-dropping-particle&quot;:&quot;&quot;}],&quot;container-title&quot;:&quot;2019 International Conference on Computer and Information Sciences (ICCIS)&quot;,&quot;DOI&quot;:&quot;10.1109/ICCISci.2019.8716416&quot;,&quot;ISBN&quot;:&quot;978-1-5386-8125-1&quot;,&quot;issued&quot;:{&quot;date-parts&quot;:[[2019,4]]},&quot;page&quot;:&quot;1-4&quot;,&quot;publisher&quot;:&quot;IEEE&quot;},&quot;isTemporary&quot;:false}],&quot;citationTag&quot;:&quot;MENDELEY_CITATION_v3_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&quot;},{&quot;citationID&quot;:&quot;MENDELEY_CITATION_96ff5650-9c3f-4930-96c2-28d59198faa8&quot;,&quot;properties&quot;:{&quot;noteIndex&quot;:0},&quot;isEdited&quot;:false,&quot;manualOverride&quot;:{&quot;isManuallyOverridden&quot;:false,&quot;citeprocText&quot;:&quot;[4], [6]&quot;,&quot;manualOverrideText&quot;:&quot;&quot;},&quot;citationTag&quot;:&quot;MENDELEY_CITATION_v3_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&quot;,&quot;citationItems&quot;:[{&quot;id&quot;:&quot;5ef28985-d603-3f24-9c86-1f76bd0ca4c8&quot;,&quot;itemData&quot;:{&quot;type&quot;:&quot;chapter&quot;,&quot;id&quot;:&quot;5ef28985-d603-3f24-9c86-1f76bd0ca4c8&quot;,&quot;title&quot;:&quot;SYN Flood Attack&quot;,&quot;author&quot;:[{&quot;family&quot;:&quot;Eddy&quot;,&quot;given&quot;:&quot;Wesley M.&quot;,&quot;parse-names&quot;:false,&quot;dropping-particle&quot;:&quot;&quot;,&quot;non-dropping-particle&quot;:&quot;&quot;}],&quot;container-title&quot;:&quot;Encyclopedia of Cryptography, Security and Privacy&quot;,&quot;DOI&quot;:&quot;10.1007/978-3-030-71522-9_276&quot;,&quot;issued&quot;:{&quot;date-parts&quot;:[[2025]]},&quot;publisher-place&quot;:&quot;Cham&quot;,&quot;page&quot;:&quot;2564-2566&quot;,&quot;publisher&quot;:&quot;Springer Nature Switzerland&quot;,&quot;container-title-short&quot;:&quot;&quot;},&quot;isTemporary&quot;:false},{&quot;id&quot;:&quot;4178560c-feaf-375e-b435-fafd4bc1bc49&quot;,&quot;itemData&quot;:{&quot;type&quot;:&quot;paper-conference&quot;,&quot;id&quot;:&quot;4178560c-feaf-375e-b435-fafd4bc1bc49&quot;,&quot;title&quot;:&quot;Flood Control: TCP-SYN Flood Detection for Software-Defined Networks using OpenFlow Port Statistics&quot;,&quot;author&quot;:[{&quot;family&quot;:&quot;Das&quot;,&quot;given&quot;:&quot;Tapadhir&quot;,&quot;parse-names&quot;:false,&quot;dropping-particle&quot;:&quot;&quot;,&quot;non-dropping-particle&quot;:&quot;&quot;},{&quot;family&quot;:&quot;Hamdan&quot;,&quot;given&quot;:&quot;Osama Abu&quot;,&quot;parse-names&quot;:false,&quot;dropping-particle&quot;:&quot;&quot;,&quot;non-dropping-particle&quot;:&quot;&quot;},{&quot;family&quot;:&quot;Sengupta&quot;,&quot;given&quot;:&quot;Shamik&quot;,&quot;parse-names&quot;:false,&quot;dropping-particle&quot;:&quot;&quot;,&quot;non-dropping-particle&quot;:&quot;&quot;},{&quot;family&quot;:&quot;Arslan&quot;,&quot;given&quot;:&quot;Engin&quot;,&quot;parse-names&quot;:false,&quot;dropping-particle&quot;:&quot;&quot;,&quot;non-dropping-particle&quot;:&quot;&quot;}],&quot;container-title&quot;:&quot;2022 IEEE International Conference on Cyber Security and Resilience (CSR)&quot;,&quot;DOI&quot;:&quot;10.1109/CSR54599.2022.9850339&quot;,&quot;ISBN&quot;:&quot;978-1-6654-9952-1&quot;,&quot;issued&quot;:{&quot;date-parts&quot;:[[2022,7,27]]},&quot;page&quot;:&quot;1-8&quot;,&quot;publisher&quot;:&quot;IEEE&quot;,&quot;container-title-short&quot;:&quot;&quot;},&quot;isTemporary&quot;:false}]},{&quot;citationID&quot;:&quot;MENDELEY_CITATION_506cba0b-5f49-4186-bb87-1df3f5b813f9&quot;,&quot;properties&quot;:{&quot;noteIndex&quot;:0},&quot;isEdited&quot;:false,&quot;manualOverride&quot;:{&quot;isManuallyOverridden&quot;:false,&quot;citeprocText&quot;:&quot;[7]&quot;,&quot;manualOverrideText&quot;:&quot;&quot;},&quot;citationTag&quot;:&quot;MENDELEY_CITATION_v3_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&quot;,&quot;citationItems&quot;:[{&quot;id&quot;:&quot;684b3ab3-0b2d-39e8-adb9-52eef2f8b7d4&quot;,&quot;itemData&quot;:{&quot;type&quot;:&quot;article-journal&quot;,&quot;id&quot;:&quot;684b3ab3-0b2d-39e8-adb9-52eef2f8b7d4&quot;,&quot;title&quot;:&quot;Deteksi Serangan DDoS SYN Flood Pada Jaringan Internet of Things (IoT) Menggunakan Metode Deep Neural Network (DNN)&quot;,&quot;author&quot;:[{&quot;family&quot;:&quot;Syifa Munawarah&quot;,&quot;given&quot;:&quot;Syifa Munawarah&quot;,&quot;parse-names&quot;:false,&quot;dropping-particle&quot;:&quot;&quot;,&quot;non-dropping-particle&quot;:&quot;&quot;},{&quot;family&quot;:&quot;Kurniabudi&quot;,&quot;given&quot;:&quot;&quot;,&quot;parse-names&quot;:false,&quot;dropping-particle&quot;:&quot;&quot;,&quot;non-dropping-particle&quot;:&quot;&quot;},{&quot;family&quot;:&quot;Eko Arip Winanto&quot;,&quot;given&quot;:&quot;&quot;,&quot;parse-names&quot;:false,&quot;dropping-particle&quot;:&quot;&quot;,&quot;non-dropping-particle&quot;:&quot;&quot;}],&quot;container-title&quot;:&quot;Jurnal Informatika Dan Rekayasa Komputer(JAKAKOM)&quot;,&quot;DOI&quot;:&quot;10.33998/jakakom.2024.4.1.1710&quot;,&quot;ISSN&quot;:&quot;2808-5000&quot;,&quot;issued&quot;:{&quot;date-parts&quot;:[[2024,4,30]]},&quot;page&quot;:&quot;982-991&quot;,&quot;abstract&quot;:&quot;&lt;p&gt;Sistem dan aplikasi Internet of Thing (IoT) mulai banyak diimplementasikan kedalam berbagai bidang, hal ini membuat IoT menjadi sasaran menarik untuk kejahata cyber, terutama serangan DDoS seperti SYN Flood, dimana serangan ini membuat ketersediaan layanan terganggu dan membanjiri server sehingga server kehilangan sumber daya. Salah satu cara untuk mendeteksi serangan DDoS dapat menggunakan Intrusion Detection System (IDS) dimana teknik baru dalam penerapan IDS adalah Deep Learning yaitu metode Deep Neural Network (DNN) yang mampu menemukan manipulasi matematis yang tepat untuk mengubah input menjadi output, maka pada penelitian ini mengusulkan penggunaan metode DNN dalam mendeteksi serangan DDoS SYN Flood pada jaringan IoT. Hasil pengujian pada penelitian yang menggunakan dataset CICIoT2023 dengan 14 file yang berisi dua label yaitu DDoS-SYN_Flood dan BenignTraffic memberikan hasil yang memuaskan. Pangujian menggunakan epoch dengan nilai 10, 50, dan 100, menunjukkan bahwa epoch 100 memberikan hasil performa tertinggi, dapat dilihat dari nilai rata-rata accuracy sebesar 99,36%, nilai precision sebesar 99,44%, nilai  recall sebesar 99,75% dan nilai f1-score sebesar 99,59%.&lt;/p&gt;&quot;,&quot;issue&quot;:&quot;1&quot;,&quot;volume&quot;:&quot;4&quot;,&quot;container-title-short&quot;:&quot;&quot;},&quot;isTemporary&quot;:false}]},{&quot;citationID&quot;:&quot;MENDELEY_CITATION_d3e95cdc-319f-471f-b8ed-9df5c783722b&quot;,&quot;properties&quot;:{&quot;noteIndex&quot;:0},&quot;isEdited&quot;:false,&quot;manualOverride&quot;:{&quot;isManuallyOverridden&quot;:false,&quot;citeprocText&quot;:&quot;[8]&quot;,&quot;manualOverrideText&quot;:&quot;&quot;},&quot;citationTag&quot;:&quot;MENDELEY_CITATION_v3_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&quot;,&quot;citationItems&quot;:[{&quot;id&quot;:&quot;ee7a6285-82c7-37ab-a913-7939abd6922d&quot;,&quot;itemData&quot;:{&quot;type&quot;:&quot;article-journal&quot;,&quot;id&quot;:&quot;ee7a6285-82c7-37ab-a913-7939abd6922d&quot;,&quot;title&quot;:&quot;SDN TCP-SYN Dataset: A dataset for TCP-SYN flood DDoS attack detection in software-defined networks&quot;,&quot;author&quot;:[{&quot;family&quot;:&quot;Kumar&quot;,&quot;given&quot;:&quot;Sudesh&quot;,&quot;parse-names&quot;:false,&quot;dropping-particle&quot;:&quot;&quot;,&quot;non-dropping-particle&quot;:&quot;&quot;},{&quot;family&quot;:&quot;Gupta&quot;,&quot;given&quot;:&quot;Sunanda&quot;,&quot;parse-names&quot;:false,&quot;dropping-particle&quot;:&quot;&quot;,&quot;non-dropping-particle&quot;:&quot;&quot;}],&quot;container-title&quot;:&quot;Data in Brief&quot;,&quot;container-title-short&quot;:&quot;Data Brief&quot;,&quot;DOI&quot;:&quot;10.1016/j.dib.2025.111314&quot;,&quot;ISSN&quot;:&quot;23523409&quot;,&quot;issued&quot;:{&quot;date-parts&quot;:[[2025,4]]},&quot;page&quot;:&quot;111314&quot;,&quot;volume&quot;:&quot;59&quot;},&quot;isTemporary&quot;:false}]},{&quot;citationID&quot;:&quot;MENDELEY_CITATION_3249ec6b-001a-47aa-9533-232c25a67607&quot;,&quot;properties&quot;:{&quot;noteIndex&quot;:0},&quot;isEdited&quot;:false,&quot;manualOverride&quot;:{&quot;isManuallyOverridden&quot;:false,&quot;citeprocText&quot;:&quot;[9], [10], [11]&quot;,&quot;manualOverrideText&quot;:&quot;&quot;},&quot;citationTag&quot;:&quot;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&quot;,&quot;citationItems&quot;:[{&quot;id&quot;:&quot;0c14e1bf-d38f-3ef4-98fa-f04a4c44d91e&quot;,&quot;itemData&quot;:{&quot;type&quot;:&quot;article-journal&quot;,&quot;id&quot;:&quot;0c14e1bf-d38f-3ef4-98fa-f04a4c44d91e&quot;,&quot;title&quot;:&quot;Detection and Mitigation of SYN Flooding Attacks through SYN/ACK Packets and Black/White Lists&quot;,&quot;author&quot;:[{&quot;family&quot;:&quot;Yang&quot;,&quot;given&quot;:&quot;Chun-Hao&quot;,&quot;parse-names&quot;:false,&quot;dropping-particle&quot;:&quot;&quot;,&quot;non-dropping-particle&quot;:&quot;&quot;},{&quot;family&quot;:&quot;Wu&quot;,&quot;given&quot;:&quot;Jhen-Ping&quot;,&quot;parse-names&quot;:false,&quot;dropping-particle&quot;:&quot;&quot;,&quot;non-dropping-particle&quot;:&quot;&quot;},{&quot;family&quot;:&quot;Lee&quot;,&quot;given&quot;:&quot;Fang-Yi&quot;,&quot;parse-names&quot;:false,&quot;dropping-particle&quot;:&quot;&quot;,&quot;non-dropping-particle&quot;:&quot;&quot;},{&quot;family&quot;:&quot;Lin&quot;,&quot;given&quot;:&quot;Ting-Yu&quot;,&quot;parse-names&quot;:false,&quot;dropping-particle&quot;:&quot;&quot;,&quot;non-dropping-particle&quot;:&quot;&quot;},{&quot;family&quot;:&quot;Tsai&quot;,&quot;given&quot;:&quot;Meng-Hsun&quot;,&quot;parse-names&quot;:false,&quot;dropping-particle&quot;:&quot;&quot;,&quot;non-dropping-particle&quot;:&quot;&quot;}],&quot;container-title&quot;:&quot;Sensors&quot;,&quot;DOI&quot;:&quot;10.3390/s23083817&quot;,&quot;ISSN&quot;:&quot;1424-8220&quot;,&quot;issued&quot;:{&quot;date-parts&quot;:[[2023,4,7]]},&quot;page&quot;:&quot;3817&quot;,&quot;abstract&quot;:&quot;&lt;p&gt;Software-defined networking (SDN) is a new network architecture that provides programmable networks, more efficient network management, and centralized control than traditional networks. The TCP SYN flooding attack is one of the most aggressive network attacks that can seriously degrade network performance. This paper proposes detection and mitigation modules against SYN flooding attacks in SDN. We combine those modules, which have evolved from the cuckoo hashing method and innovative whitelist, to get better performance compared to current methods Our approach reduces the traffic through the switch and improves detection accuracy, also the required register size is reduced by half for the same accuracy.&lt;/p&gt;&quot;,&quot;issue&quot;:&quot;8&quot;,&quot;volume&quot;:&quot;23&quot;,&quot;container-title-short&quot;:&quot;&quot;},&quot;isTemporary&quot;:false},{&quot;id&quot;:&quot;8f12e52c-43c2-3754-9342-03a00e1cad62&quot;,&quot;itemData&quot;:{&quot;type&quot;:&quot;article-journal&quot;,&quot;id&quot;:&quot;8f12e52c-43c2-3754-9342-03a00e1cad62&quot;,&quot;title&quot;:&quot;Pengujian Efektivitas Intrusion Detection Systems (IDS) Snort,Suricata, dan Zeek terhadap Serangan SYN Flood tection System Snort, Suricata, dan Zeek dalam Mendeteksi Serangan SYN Flood pada Windows Server 2022&quot;,&quot;author&quot;:[{&quot;family&quot;:&quot;Arya Wirianda&quot;,&quot;given&quot;:&quot;I Nyoman Bagus&quot;,&quot;parse-names&quot;:false,&quot;dropping-particle&quot;:&quot;&quot;,&quot;non-dropping-particle&quot;:&quot;&quot;},{&quot;family&quot;:&quot;Huwae&quot;,&quot;given&quot;:&quot;Raphael Bianco&quot;,&quot;parse-names&quot;:false,&quot;dropping-particle&quot;:&quot;&quot;,&quot;non-dropping-particle&quot;:&quot;&quot;},{&quot;family&quot;:&quot;Jatmika&quot;,&quot;given&quot;:&quot;Andy Hidayat&quot;,&quot;parse-names&quot;:false,&quot;dropping-particle&quot;:&quot;&quot;,&quot;non-dropping-particle&quot;:&quot;&quot;}],&quot;container-title&quot;:&quot;Jurnal Bumigora Information Technology (BITe)&quot;,&quot;DOI&quot;:&quot;10.30812/bite.v7i2.5226&quot;,&quot;ISSN&quot;:&quot;2685-4066&quot;,&quot;issued&quot;:{&quot;date-parts&quot;:[[2025,12,30]]},&quot;page&quot;:&quot;95-108&quot;,&quot;abstract&quot;:&quot;&lt;p&gt;Background: Network security is an essential aspect of IT infrastructure management, with the main threat beingDenial-of-Service (DoS) attacks, particularly SYN Flood attacks.Objective: The purpose of this study is to evaluate the effectiveness of three Intrusion Detection Systems (IDS), namelySnort, Suricata, and Zeek, in detecting TCP SYN Flood attacks. The testing environment uses Windows Server 2022 asthe target system to simulate real-world conditions on a production network.Methods: This study employs an experimental method comprising the following stages: problem identification, analysis,design/development, implementation, testing, and results analysis.Result: This study shows that Snort performs best in attack detection, with an average of 68.25%, followed by Suricata at61.08% and Zeek at 55.77%. In terms of CPU usage, Snort also leads with an average of 16.3%, while Suricata and Zeekuse 24.5% and 21.7%, respectively. For RAM usage, Snort recorded an average of 18.2%, followed by Zeek at 16.6% andSuricata at 24.5%.Conclusion: This study concludes that Snort is superior in network detection and CPU efficiency. At the same time,Zeek is more efficient with RAM usage, while Suricata has average performance and the highest resource usage.   &lt;/p&gt;&quot;,&quot;issue&quot;:&quot;2&quot;,&quot;volume&quot;:&quot;7&quot;,&quot;container-title-short&quot;:&quot;&quot;},&quot;isTemporary&quot;:false},{&quot;id&quot;:&quot;32351010-6580-3041-81fc-f4288259b893&quot;,&quot;itemData&quot;:{&quot;type&quot;:&quot;article-journal&quot;,&quot;id&quot;:&quot;32351010-6580-3041-81fc-f4288259b893&quot;,&quot;title&quot;:&quot;Pendekatan Machine Learning Dengan Menggunakan Algoritma Xgboost (Extreme Gradient Boosting) Untuk Peningkatan Kinerja Klasifikasi Serangan Syn&quot;,&quot;author&quot;:[{&quot;family&quot;:&quot;Gunawan&quot;,&quot;given&quot;:&quot;Rahmad Gunawan&quot;,&quot;parse-names&quot;:false,&quot;dropping-particle&quot;:&quot;&quot;,&quot;non-dropping-particle&quot;:&quot;&quot;},{&quot;family&quot;:&quot;Erik Suanda Handika&quot;,&quot;given&quot;:&quot;&quot;,&quot;parse-names&quot;:false,&quot;dropping-particle&quot;:&quot;&quot;,&quot;non-dropping-particle&quot;:&quot;&quot;},{&quot;family&quot;:&quot;Edi Ismanto&quot;,&quot;given&quot;:&quot;&quot;,&quot;parse-names&quot;:false,&quot;dropping-particle&quot;:&quot;&quot;,&quot;non-dropping-particle&quot;:&quot;&quot;}],&quot;container-title&quot;:&quot;Jurnal CoSciTech (Computer Science and Information Technology)&quot;,&quot;DOI&quot;:&quot;10.37859/coscitech.v3i3.4356&quot;,&quot;ISSN&quot;:&quot;2723-5661&quot;,&quot;issued&quot;:{&quot;date-parts&quot;:[[2022,12,27]]},&quot;page&quot;:&quot;453-463&quot;,&quot;abstract&quot;:&quot;&lt;p&gt;Denial of Service (DoS) adalah salah satu serangan cyber populer yang ditargetkan pada situs web organisasi terkenal dan berpotensi memiliki biaya ekonomi dan waktu yang tinggi. Dalam makalah ini, beberapa metode pembelajaran mesin termasuk model ensemble dan pengklasifikasi deep learning berbasis autoencoder dibandingkan dan disetel menggunakan optimasi Bayesian. Kerangka autoencoder memungkinkan untuk mengekstrak fitur baru dengan memetakan input asli ke ruang baru. Metode tersebut dilatih dan diuji baik untuk klasifikasi biner dan multi-kelas pada kumpulan data Digiturk dan Labris, yang baru-baru ini diperkenalkan untuk mendeteksi berbagai jenis serangan DdoS. Semakin penting koneksi data melalui Internet membuat kebutuhan akan keamanan jaringan data semakin meningkat. Salah satu tools yang penting adalah Intrusion detection systems (IDS). Sistem Deteksi Intrusi (IDS) adalah proses pemantauan lalu lintas jaringan dalam sistem untuk mendeteksi pola dan aktivitas yang mencurigakan yang memungkinkan ada serangan dalam sistem itu. beberapa jenis serangan, yaitu Botnet, UDP, SYN, broadcast, sleep deprivation, dan serangan bertubi-tubi. klasifikasi pertama, hasilnya menunjukkan bahwa baik Precision (PR) dan Recall (RE) adalah 89% untuk Algoritma Random Forest. Akurasi rata-rata (AC) dari model yang kami usulkan adalah 89% yang luar biasa dan cukup baik. Pada klasifikasi kedua, hasilnya menunjukkan bahwa baik Precision (PR) dan Recall (RE)sekitar 90% untuk algoritma XGBoost. Akurasi rata-rata (AC) dari model yang kami sarankan adalah 90% pada dataset CICDDoS2019.&lt;/p&gt;&quot;,&quot;issue&quot;:&quot;3&quot;,&quot;volume&quot;:&quot;3&quot;,&quot;container-title-short&quot;:&quot;&quot;},&quot;isTemporary&quot;:false}]},{&quot;citationID&quot;:&quot;MENDELEY_CITATION_189c4fad-7a04-4e98-99de-0af17a9b0c67&quot;,&quot;properties&quot;:{&quot;noteIndex&quot;:0},&quot;isEdited&quot;:false,&quot;manualOverride&quot;:{&quot;isManuallyOverridden&quot;:false,&quot;citeprocText&quot;:&quot;[12]&quot;,&quot;manualOverrideText&quot;:&quot;&quot;},&quot;citationTag&quot;:&quot;MENDELEY_CITATION_v3_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&quot;,&quot;citationItems&quot;:[{&quot;id&quot;:&quot;7826b725-5b8b-3d1c-b4a4-b516e9837814&quot;,&quot;itemData&quot;:{&quot;type&quot;:&quot;article-journal&quot;,&quot;id&quot;:&quot;7826b725-5b8b-3d1c-b4a4-b516e9837814&quot;,&quot;title&quot;:&quot;Klasifikasi Serangan Distributed Denial-of-Service (DDoS) menggunakan Metode Data Mining Na\\\&quot;\\ive Bayes&quot;,&quot;author&quot;:[{&quot;family&quot;:&quot;Zidane&quot;,&quot;given&quot;:&quot;Muamar&quot;,&quot;parse-names&quot;:false,&quot;dropping-particle&quot;:&quot;&quot;,&quot;non-dropping-particle&quot;:&quot;&quot;}],&quot;container-title&quot;:&quot;Jurnal Pengembangan Teknologi Informasi dan Ilmu Komputer&quot;,&quot;issued&quot;:{&quot;date-parts&quot;:[[2022]]},&quot;page&quot;:&quot;172-180&quot;,&quot;issue&quot;:&quot;1&quot;,&quot;volume&quot;:&quot;6&quot;,&quot;container-title-short&quot;:&quot;&quot;},&quot;isTemporary&quot;:false}]},{&quot;citationID&quot;:&quot;MENDELEY_CITATION_5546d0c5-41a4-40b5-8533-1744778f1015&quot;,&quot;properties&quot;:{&quot;noteIndex&quot;:0},&quot;isEdited&quot;:false,&quot;manualOverride&quot;:{&quot;isManuallyOverridden&quot;:false,&quot;citeprocText&quot;:&quot;[13]&quot;,&quot;manualOverrideText&quot;:&quot;&quot;},&quot;citationTag&quot;:&quot;MENDELEY_CITATION_v3_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&quot;,&quot;citationItems&quot;:[{&quot;id&quot;:&quot;e806d8bb-81b9-39df-bfa0-a783b79853d8&quot;,&quot;itemData&quot;:{&quot;type&quot;:&quot;article-journal&quot;,&quot;id&quot;:&quot;e806d8bb-81b9-39df-bfa0-a783b79853d8&quot;,&quot;title&quot;:&quot;Implementasi Algoritma Naive Bayes Classifier (NBC) Dan Information Gain Untuk Mendeteksi DDoS&quot;,&quot;author&quot;:[{&quot;family&quot;:&quot;Bagus&quot;,&quot;given&quot;:&quot;Ida&quot;,&quot;parse-names&quot;:false,&quot;dropping-particle&quot;:&quot;&quot;,&quot;non-dropping-particle&quot;:&quot;&quot;},{&quot;family&quot;:&quot;Amartya&quot;,&quot;given&quot;:&quot;Gagananta&quot;,&quot;parse-names&quot;:false,&quot;dropping-particle&quot;:&quot;&quot;,&quot;non-dropping-particle&quot;:&quot;&quot;},{&quot;family&quot;:&quot;Widiartha&quot;,&quot;given&quot;:&quot;I Made&quot;,&quot;parse-names&quot;:false,&quot;dropping-particle&quot;:&quot;&quot;,&quot;non-dropping-particle&quot;:&quot;&quot;},{&quot;family&quot;:&quot;Gede&quot;,&quot;given&quot;:&quot;Gusti Agung&quot;,&quot;parse-names&quot;:false,&quot;dropping-particle&quot;:&quot;&quot;,&quot;non-dropping-particle&quot;:&quot;&quot;},{&quot;family&quot;:&quot;Kadyanan&quot;,&quot;given&quot;:&quot;Arya&quot;,&quot;parse-names&quot;:false,&quot;dropping-particle&quot;:&quot;&quot;,&quot;non-dropping-particle&quot;:&quot;&quot;},{&quot;family&quot;:&quot;Ngurah&quot;,&quot;given&quot;:&quot;Gusti Agung&quot;,&quot;parse-names&quot;:false,&quot;dropping-particle&quot;:&quot;&quot;,&quot;non-dropping-particle&quot;:&quot;&quot;},{&quot;family&quot;:&quot;Putra&quot;,&quot;given&quot;:&quot;Anom Cahyadi&quot;,&quot;parse-names&quot;:false,&quot;dropping-particle&quot;:&quot;&quot;,&quot;non-dropping-particle&quot;:&quot;&quot;},{&quot;family&quot;:&quot;Gede&quot;,&quot;given&quot;:&quot;Putu&quot;,&quot;parse-names&quot;:false,&quot;dropping-particle&quot;:&quot;&quot;,&quot;non-dropping-particle&quot;:&quot;&quot;},{&quot;family&quot;:&quot;Suputra&quot;,&quot;given&quot;:&quot;Hendra&quot;,&quot;parse-names&quot;:false,&quot;dropping-particle&quot;:&quot;&quot;,&quot;non-dropping-particle&quot;:&quot;&quot;},{&quot;family&quot;:&quot;Rai&quot;,&quot;given&quot;:&quot;Cokorda&quot;,&quot;parse-names&quot;:false,&quot;dropping-particle&quot;:&quot;&quot;,&quot;non-dropping-particle&quot;:&quot;&quot;},{&quot;family&quot;:&quot;Pramartha&quot;,&quot;given&quot;:&quot;Adi&quot;,&quot;parse-names&quot;:false,&quot;dropping-particle&quot;:&quot;&quot;,&quot;non-dropping-particle&quot;:&quot;&quot;}],&quot;container-title&quot;:&quot;JELIKU (Jurnal Elektronik Ilmu Komputer Udayana)&quot;,&quot;URL&quot;:&quot;https://api.semanticscholar.org/CorpusID:254666381&quot;,&quot;issued&quot;:{&quot;date-parts&quot;:[[2022]]},&quot;container-title-short&quot;:&quot;&quot;},&quot;isTemporary&quot;:false}]},{&quot;citationID&quot;:&quot;MENDELEY_CITATION_fcee4b11-17aa-444b-901b-cffcf5e57ec5&quot;,&quot;properties&quot;:{&quot;noteIndex&quot;:0},&quot;isEdited&quot;:false,&quot;manualOverride&quot;:{&quot;isManuallyOverridden&quot;:false,&quot;citeprocText&quot;:&quot;[14]&quot;,&quot;manualOverrideText&quot;:&quot;&quot;},&quot;citationTag&quot;:&quot;MENDELEY_CITATION_v3_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&quot;,&quot;citationItems&quot;:[{&quot;id&quot;:&quot;4962afc7-3c92-38ab-b76f-9c2652e436e9&quot;,&quot;itemData&quot;:{&quot;type&quot;:&quot;article-journal&quot;,&quot;id&quot;:&quot;4962afc7-3c92-38ab-b76f-9c2652e436e9&quot;,&quot;title&quot;:&quot;The Use of Naive Bayes Classifier in Sentiment Analysis at Indonesia's Super Priority Tourism Destinations Based on User Reviews&quot;,&quot;author&quot;:[{&quot;family&quot;:&quot;Atmadji&quot;,&quot;given&quot;:&quot;Ery Setiyawan Jullev&quot;,&quot;parse-names&quot;:false,&quot;dropping-particle&quot;:&quot;&quot;,&quot;non-dropping-particle&quot;:&quot;&quot;},{&quot;family&quot;:&quot;Wabula&quot;,&quot;given&quot;:&quot;Yuyun&quot;,&quot;parse-names&quot;:false,&quot;dropping-particle&quot;:&quot;&quot;,&quot;non-dropping-particle&quot;:&quot;&quot;},{&quot;family&quot;:&quot;Karsanti&quot;,&quot;given&quot;:&quot;Hayuning Titi&quot;,&quot;parse-names&quot;:false,&quot;dropping-particle&quot;:&quot;&quot;,&quot;non-dropping-particle&quot;:&quot;&quot;},{&quot;family&quot;:&quot;Kristopher&quot;,&quot;given&quot;:&quot;Kristopher&quot;,&quot;parse-names&quot;:false,&quot;dropping-particle&quot;:&quot;&quot;,&quot;non-dropping-particle&quot;:&quot;&quot;}],&quot;container-title&quot;:&quot;Jurnal Sosioteknologi&quot;,&quot;DOI&quot;:&quot;10.5614/sostek.itbj.2025.24.2.7&quot;,&quot;ISSN&quot;:&quot;2443-258X&quot;,&quot;issued&quot;:{&quot;date-parts&quot;:[[2025,7,21]]},&quot;page&quot;:&quot;226-239&quot;,&quot;abstract&quot;:&quot;&lt;p&gt;This study aims to develop a digital technology-based evaluation platform to support Indonesia’s super priority tourism destination (DPSP) program. The platform utilizes tourist review data obtained from Google Maps, which is processed using sentiment analysis based on the Naïve Bayes algorithm and scraping techniques. By collecting and analyzing data in real time, this research provides accurate and relevant information about tourist opinions regarding tourism destinations. The implementation of this system is expected to enhance the effectiveness of tourism destination evaluations and support data-driven decision-making. The test result shows a model accuracy of 75%, with tourist reviews classified into positive, negative, and neutral classes. Further development is recommended to add more data sources and improve model accuracy.&lt;/p&gt;&quot;,&quot;issue&quot;:&quot;2&quot;,&quot;volume&quot;:&quot;24&quot;,&quot;container-title-short&quot;:&quot;&quot;},&quot;isTemporary&quot;:false}]},{&quot;citationID&quot;:&quot;MENDELEY_CITATION_5203a329-3f5b-4249-ae3c-0f87348417cf&quot;,&quot;properties&quot;:{&quot;noteIndex&quot;:0},&quot;isEdited&quot;:false,&quot;manualOverride&quot;:{&quot;isManuallyOverridden&quot;:false,&quot;citeprocText&quot;:&quot;[15]&quot;,&quot;manualOverrideText&quot;:&quot;&quot;},&quot;citationTag&quot;:&quot;MENDELEY_CITATION_v3_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&quot;,&quot;citationItems&quot;:[{&quot;id&quot;:&quot;129ff7ab-2745-3e75-a3b0-5d4d4ed26854&quot;,&quot;itemData&quot;:{&quot;type&quot;:&quot;article-journal&quot;,&quot;id&quot;:&quot;129ff7ab-2745-3e75-a3b0-5d4d4ed26854&quot;,&quot;title&quot;:&quot;Comparative Study Of Distributed Denial of Service (DDOS) Attack Detection In Computer Networks&quot;,&quot;author&quot;:[{&quot;family&quot;:&quot;Adam Zukhruf&quot;,&quot;given&quot;:&quot;&quot;,&quot;parse-names&quot;:false,&quot;dropping-particle&quot;:&quot;&quot;,&quot;non-dropping-particle&quot;:&quot;&quot;},{&quot;family&quot;:&quot;Bagus Fatkhurrozi&quot;,&quot;given&quot;:&quot;&quot;,&quot;parse-names&quot;:false,&quot;dropping-particle&quot;:&quot;&quot;,&quot;non-dropping-particle&quot;:&quot;&quot;},{&quot;family&quot;:&quot;Andriyatna Agung Kurniawan&quot;,&quot;given&quot;:&quot;&quot;,&quot;parse-names&quot;:false,&quot;dropping-particle&quot;:&quot;&quot;,&quot;non-dropping-particle&quot;:&quot;&quot;}],&quot;container-title&quot;:&quot;Jurnal Teknik Informatika (Jutif)&quot;,&quot;DOI&quot;:&quot;10.52436/1.jutif.2023.4.5.756&quot;,&quot;ISSN&quot;:&quot;2723-3871&quot;,&quot;issued&quot;:{&quot;date-parts&quot;:[[2023,10,3]]},&quot;page&quot;:&quot;1033-1039&quot;,&quot;abstract&quot;:&quot;&lt;p&gt;Distributed Denial of Service (DDoS) attack is an internet crime that aims to consume server resources so that the server becomes unusable. Suricata, Snort and Wireshark are useful software applications for detecting DDoS attacks. This study aims to compare the performance of the snort, suricata and wireshark applications in detecting Distributed Denial of Service attacks. The comparison parameters used are the total attacks that can be detected and memory usage. The type of attack used in testing is syn flood and ping of death. The research results obtained by Suricata became the most effective application in this study compared to snort and wireshark. Suricata excels in memory usage in the two types of attacks performed with the percentage of memory usage being 0.1891 GB (4.975%) during syn flood attacks and 0.00114 GB (0.03%) during ping of death attacks. Suricata also excels in the percentage of the total number of detected ping of death attacks, namely 86,472%.&lt;/p&gt;&quot;,&quot;issue&quot;:&quot;5&quot;,&quot;volume&quot;:&quot;4&quot;,&quot;container-title-short&quot;:&quot;&quot;},&quot;isTemporary&quot;:false}]},{&quot;citationID&quot;:&quot;MENDELEY_CITATION_04374d33-d611-4434-b856-f3575fa0dd1e&quot;,&quot;properties&quot;:{&quot;noteIndex&quot;:0},&quot;isEdited&quot;:false,&quot;manualOverride&quot;:{&quot;isManuallyOverridden&quot;:false,&quot;citeprocText&quot;:&quot;[16]&quot;,&quot;manualOverrideText&quot;:&quot;&quot;},&quot;citationTag&quot;:&quot;MENDELEY_CITATION_v3_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&quot;,&quot;citationItems&quot;:[{&quot;id&quot;:&quot;c04ad7fb-62ca-388a-86c8-efd0ac7a6aae&quot;,&quot;itemData&quot;:{&quot;type&quot;:&quot;article-journal&quot;,&quot;id&quot;:&quot;c04ad7fb-62ca-388a-86c8-efd0ac7a6aae&quot;,&quot;title&quot;:&quot;Deteksi Anomali dan Serangan Low Rate DDOS Dalam Lalu Lintas Jaringan Menggunakan Naive Bayes&quot;,&quot;author&quot;:[{&quot;family&quot;:&quot;Firdaus&quot;,&quot;given&quot;:&quot;Diash&quot;,&quot;parse-names&quot;:false,&quot;dropping-particle&quot;:&quot;&quot;,&quot;non-dropping-particle&quot;:&quot;&quot;},{&quot;family&quot;:&quot;Fahira&quot;,&quot;given&quot;:&quot;Fahira&quot;,&quot;parse-names&quot;:false,&quot;dropping-particle&quot;:&quot;&quot;,&quot;non-dropping-particle&quot;:&quot;&quot;},{&quot;family&quot;:&quot;Rianti&quot;,&quot;given&quot;:&quot;Resa&quot;,&quot;parse-names&quot;:false,&quot;dropping-particle&quot;:&quot;&quot;,&quot;non-dropping-particle&quot;:&quot;&quot;}],&quot;container-title&quot;:&quot;Naratif : Jurnal Nasional Riset, Aplikasi dan Teknik Informatika&quot;,&quot;DOI&quot;:&quot;10.53580/naratif.v5i2.208&quot;,&quot;ISSN&quot;:&quot;2714-8467&quot;,&quot;issued&quot;:{&quot;date-parts&quot;:[[2023,12,30]]},&quot;page&quot;:&quot;140-148&quot;,&quot;abstract&quot;:&quot;&lt;p&gt;Low Rate  DDoS merupakan serangan jenis DDoS yang sulit di deteksi karena memiliki karakteristik paket yang mirip dengan trafik normal, sehingga dibutuhkan algoritma yang memiliki akurasi tinggi serta memiliki latensi yang cukup rendah dalam memberikan keputusan terhadap trafik di jaringan. Metode Machine Learning dengan algoritma Naïve Bayes digunakan untuk melakukan deteksi terhadap serangan Low Rate DDoS karena memiliki akurasi yang cukup baik. Algoritma yang sering digunakan dalam melakukan deteksi serangan DDoS seperti SVM, KNN dan Random Forest akan tetapi algoritma tersebut memiliki latensi yang cukup tinggi karena komputasi yang dibutuhkan cukup kompleks. Dengan demikian Algoritma Machine Learning yang digunakan adalah algoritma Naive Bayes sebagai model prediksi karena memiliki waktu training yang cepat. Sedangkan dataset yang digunakan adalah CICIDS2017. pada tahap testing dilakukan menggunakan 20% dari CICDS2017. Hasil akhir dari penelitian ini adalah teknik deteksi yang efektif dalam mendeteksi anomali dan serangan Low Rate DDoS. Hal yang dilakukan adalah merancang strategi pemodelan yang baik untuk mendeteksi anomali dan serangan Low Rate DDoS dengan menggunakan pendekatan algoritma Naive Bayes. Model Machine Learning Naive Bayes dievaluasi dengan menggunakan metrik akurasi, presisi, recall, dan f1 score dan dihasilkan model yang dapat memprediksi anomali dan serangan Low Rate DDoS pada lalu lintas jaringan dengan baik. Hasil akurasi yang paling tinggi terdapat pada model GaussianNB yaitu dengan akurasi 83,45 % dimana telah dibandingkan oleh model BernoulliNB yang tertinggi hanya mendapatkan akurasi 76,21%.&lt;/p&gt;&quot;,&quot;issue&quot;:&quot;2&quot;,&quot;volume&quot;:&quot;5&quot;,&quot;container-title-short&quot;:&quot;&quot;},&quot;isTemporary&quot;:false}]},{&quot;citationID&quot;:&quot;MENDELEY_CITATION_7ba6b11b-5d1f-4067-9c74-f956320a4a56&quot;,&quot;properties&quot;:{&quot;noteIndex&quot;:0},&quot;isEdited&quot;:false,&quot;manualOverride&quot;:{&quot;isManuallyOverridden&quot;:false,&quot;citeprocText&quot;:&quot;[17]&quot;,&quot;manualOverrideText&quot;:&quot;&quot;},&quot;citationTag&quot;:&quot;MENDELEY_CITATION_v3_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&quot;,&quot;citationItems&quot;:[{&quot;id&quot;:&quot;035365cd-e732-3093-ae4e-e754e02f6645&quot;,&quot;itemData&quot;:{&quot;type&quot;:&quot;article-journal&quot;,&quot;id&quot;:&quot;035365cd-e732-3093-ae4e-e754e02f6645&quot;,&quot;title&quot;:&quot;Effectiveness Hyperparameter Tuning On Random Forest, Linear Discrimant Analysis, Logistic Regression and Naive Bayes Algorithms For Detecting DOS Network Attacks&quot;,&quot;author&quot;:[{&quot;family&quot;:&quot;Saputri&quot;,&quot;given&quot;:&quot;Inka&quot;,&quot;parse-names&quot;:false,&quot;dropping-particle&quot;:&quot;&quot;,&quot;non-dropping-particle&quot;:&quot;&quot;},{&quot;family&quot;:&quot;Arsi&quot;,&quot;given&quot;:&quot;Primandani&quot;,&quot;parse-names&quot;:false,&quot;dropping-particle&quot;:&quot;&quot;,&quot;non-dropping-particle&quot;:&quot;&quot;},{&quot;family&quot;:&quot;Isnaini&quot;,&quot;given&quot;:&quot;Khairunnisak Nur&quot;,&quot;parse-names&quot;:false,&quot;dropping-particle&quot;:&quot;&quot;,&quot;non-dropping-particle&quot;:&quot;&quot;}],&quot;container-title&quot;:&quot;Jurnal Teknik Informatika (Jutif)&quot;,&quot;DOI&quot;:&quot;10.52436/1.jutif.2025.6.1.4175&quot;,&quot;ISSN&quot;:&quot;2723-3871&quot;,&quot;issued&quot;:{&quot;date-parts&quot;:[[2025,2,12]]},&quot;page&quot;:&quot;87-104&quot;,&quot;abstract&quot;:&quot;&lt;p&gt;Denial of Service (DoS) attacks are a major threat to network security, characterized by overwhelming system resources with illegitimate requests. Such attacks can disrupt critical services and cause substantial financial losses. However, there is still a need for a more efficient model to detect DoS attack with high accuracy. The aim of this research is to determine the impact of hyperparameter tuning on the four algorithms to identify the best algorithm for detecting DoS network attacks. The research method involves data preprocessing, feature selection, encoding, balancing using SMOTE (Synthetic Minority Over-Sampling Techinuque) and evaluation using confusion matrix. This research use the NSL-KDD dataset because it is relevant for DoS attack detection and flexible for testing various classification algorithms and utilizing hyperparameter tuning. This study evaluates the effectiveness hyperparameter tuning on several machine learning alghorithms namely Random Forest, Linear Discriminant Analysis (LDA), Logistic Regression and Naïve Bayes in detecting DoS attacks. Results indicate that Random Forest achieves highest accuracy (99,97%) and robust performance across all metrics, demonstrating superior generalization and precision. LDA, Logistic Regression and Naïve Bayes also performed well but fell short of Random Forest in handling complex patterns in the dataset. The utilization of hyperparameter tuning can improve the accuracy, consistency and efficiency of the algorithm so as to optimize the combination of various parameters in detecting DoS attacks. The findings provide valuable insights into selecting suitable algorithms for future implementations in cybersecurity systems.&lt;/p&gt;&quot;,&quot;issue&quot;:&quot;1&quot;,&quot;volume&quot;:&quot;6&quot;,&quot;container-title-short&quot;:&quot;&quot;},&quot;isTemporary&quot;:false}]},{&quot;citationID&quot;:&quot;MENDELEY_CITATION_f1e570e3-7cf5-459b-a521-20cbe475f37f&quot;,&quot;properties&quot;:{&quot;noteIndex&quot;:0},&quot;isEdited&quot;:false,&quot;manualOverride&quot;:{&quot;isManuallyOverridden&quot;:false,&quot;citeprocText&quot;:&quot;[18], [19]&quot;,&quot;manualOverrideText&quot;:&quot;&quot;},&quot;citationTag&quot;:&quot;MENDELEY_CITATION_v3_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&quot;,&quot;citationItems&quot;:[{&quot;id&quot;:&quot;5e4b5fd3-257e-3c39-98ae-3c8037f9eead&quot;,&quot;itemData&quot;:{&quot;type&quot;:&quot;paper-conference&quot;,&quot;id&quot;:&quot;5e4b5fd3-257e-3c39-98ae-3c8037f9eead&quot;,&quot;title&quot;:&quot;Deteksi Serangan Syn Flood Pada Server Menggunakan Metode Algoritma K-Nearest Neightbor&quot;,&quot;author&quot;:[{&quot;family&quot;:&quot;Erlangga&quot;,&quot;given&quot;:&quot;M Fierza Eries&quot;,&quot;parse-names&quot;:false,&quot;dropping-particle&quot;:&quot;&quot;,&quot;non-dropping-particle&quot;:&quot;&quot;},{&quot;family&quot;:&quot;Fahriani&quot;,&quot;given&quot;:&quot;Nuniek&quot;,&quot;parse-names&quot;:false,&quot;dropping-particle&quot;:&quot;&quot;,&quot;non-dropping-particle&quot;:&quot;&quot;},{&quot;family&quot;:&quot;Tantri&quot;,&quot;given&quot;:&quot;Ashr Hafiizh&quot;,&quot;parse-names&quot;:false,&quot;dropping-particle&quot;:&quot;&quot;,&quot;non-dropping-particle&quot;:&quot;&quot;}],&quot;container-title&quot;:&quot;SEMASTER: Seminar Nasional Teknologi Informasi &amp; Ilmu Komputer&quot;,&quot;issued&quot;:{&quot;date-parts&quot;:[[2023]]},&quot;page&quot;:&quot;68-72&quot;,&quot;issue&quot;:&quot;1&quot;,&quot;volume&quot;:&quot;2&quot;,&quot;container-title-short&quot;:&quot;&quot;},&quot;isTemporary&quot;:false},{&quot;id&quot;:&quot;2e670ba8-2872-32b6-a656-3e8001b334a5&quot;,&quot;itemData&quot;:{&quot;type&quot;:&quot;article-journal&quot;,&quot;id&quot;:&quot;2e670ba8-2872-32b6-a656-3e8001b334a5&quot;,&quot;title&quot;:&quot;Deteksi Serangan DoS pada IoT Berbasis MQTT Menggunakan XGB dan PSO&quot;,&quot;author&quot;:[{&quot;family&quot;:&quot;Dwi Azahra&quot;,&quot;given&quot;:&quot;Aisya&quot;,&quot;parse-names&quot;:false,&quot;dropping-particle&quot;:&quot;&quot;,&quot;non-dropping-particle&quot;:&quot;&quot;},{&quot;family&quot;:&quot;Monika Dian Pertiwi&quot;,&quot;given&quot;:&quot;Kharisma&quot;,&quot;parse-names&quot;:false,&quot;dropping-particle&quot;:&quot;&quot;,&quot;non-dropping-particle&quot;:&quot;&quot;}],&quot;container-title&quot;:&quot;Jurnal Algoritma&quot;,&quot;DOI&quot;:&quot;10.33364/algoritma/v.22-2.2623&quot;,&quot;ISSN&quot;:&quot;2302-7339&quot;,&quot;issued&quot;:{&quot;date-parts&quot;:[[2025,12,10]]},&quot;abstract&quot;:&quot;&lt;p&gt;Internet of Things (IoT) merupakan inovasi teknologi yang memungkinkan perangkat fisik saling terhubung dan berkomunikasi melalui jaringan internet untuk bertukar data secara otomatis. Teknologi ini telah banyak diterapkan di berbagai bidang seperti rumah pintar dan sistem keamanan. Namun, seiring meningkatnya jumlah perangkat yang terhubung, risiko terhadap serangan siber juga semakin besar. Salah satu jenis serangan yang umum terjadi adalah Denial of Service (DoS), yaitu upaya membanjiri sistem dengan lalu lintas data berlebih sehingga mengganggu komunikasi antarperangkat. Serangan ini kerap memanfaatkan protokol MQTT, yang populer di lingkungan IoT karena sifatnya yang ringan dan efisien. Penelitian ini bertujuan untuk mendeteksi serangan DoS pada sistem IoT berbasis MQTT dengan mengimplementasikan algoritma Extreme Gradient Boosting (XGBoost) yang dikombinasikan dengan teknik seleksi fitur menggunakan Particle Swarm Optimization (PSO). Data yang digunakan merupakan lalu lintas MQTT hasil simulasi yang dirancang menyerupai kondisi nyata. Model yang dikembangkan mampu mengklasifikasikan data menjadi kategori normal atau serangan. Hasil evaluasi menunjukkan kinerja yang sangat baik, dengan precision berkisar antara 94,44% hingga 96,80%, recall antara 99,63% hingga 99,97%, F1-score antara 96,95% hingga 97,81%, serta akurasi rata-rata mencapai 99,89%. Kontribusi utama penelitian ini adalah integrasi XGBoost dengan PSO pada dataset simulasi nyata berbasis MQTT. Pendekatan ini meningkatkan akurasi sekaligus efisiensi komputasi, sehingga lebih sesuai untuk perangkat IoT yang terbatas sumber daya, serta menegaskan kebaruan dalam menghasilkan sistem deteksi serangan DoS yang akurat, efisien, dan adaptif terhadap kondisi riil jaringan IoT.&lt;/p&gt;&quot;,&quot;issue&quot;:&quot;2&quot;,&quot;volume&quot;:&quot;22&quot;,&quot;container-title-short&quot;:&quot;&quot;},&quot;isTemporary&quot;:false}]},{&quot;citationID&quot;:&quot;MENDELEY_CITATION_cc56b39b-9ba1-4cca-85ab-cc90d99e6678&quot;,&quot;properties&quot;:{&quot;noteIndex&quot;:0},&quot;isEdited&quot;:false,&quot;manualOverride&quot;:{&quot;isManuallyOverridden&quot;:false,&quot;citeprocText&quot;:&quot;[20]&quot;,&quot;manualOverrideText&quot;:&quot;&quot;},&quot;citationTag&quot;:&quot;MENDELEY_CITATION_v3_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&quot;,&quot;citationItems&quot;:[{&quot;id&quot;:&quot;865b0354-66f1-3d8d-877d-aa03241a89eb&quot;,&quot;itemData&quot;:{&quot;type&quot;:&quot;article-journal&quot;,&quot;id&quot;:&quot;865b0354-66f1-3d8d-877d-aa03241a89eb&quot;,&quot;title&quot;:&quot;Analisis Hasil DoS SYN Flood Attack Pada Web Server&quot;,&quot;author&quot;:[{&quot;family&quot;:&quot;Putra&quot;,&quot;given&quot;:&quot;GKSA&quot;,&quot;parse-names&quot;:false,&quot;dropping-particle&quot;:&quot;&quot;,&quot;non-dropping-particle&quot;:&quot;&quot;},{&quot;family&quot;:&quot;Indrajid&quot;,&quot;given&quot;:&quot;Fransesko&quot;,&quot;parse-names&quot;:false,&quot;dropping-particle&quot;:&quot;&quot;,&quot;non-dropping-particle&quot;:&quot;&quot;},{&quot;family&quot;:&quot;Andika&quot;,&quot;given&quot;:&quot;Kadek Ferdy&quot;,&quot;parse-names&quot;:false,&quot;dropping-particle&quot;:&quot;&quot;,&quot;non-dropping-particle&quot;:&quot;&quot;},{&quot;family&quot;:&quot;Bramanda&quot;,&quot;given&quot;:&quot;Kadek Karisma&quot;,&quot;parse-names&quot;:false,&quot;dropping-particle&quot;:&quot;&quot;,&quot;non-dropping-particle&quot;:&quot;&quot;},{&quot;family&quot;:&quot;Saskara&quot;,&quot;given&quot;:&quot;I Gede Arna Jude&quot;,&quot;parse-names&quot;:false,&quot;dropping-particle&quot;:&quot;&quot;,&quot;non-dropping-particle&quot;:&quot;&quot;},{&quot;family&quot;:&quot;Listartha&quot;,&quot;given&quot;:&quot;I Made Edy&quot;,&quot;parse-names&quot;:false,&quot;dropping-particle&quot;:&quot;&quot;,&quot;non-dropping-particle&quot;:&quot;&quot;}],&quot;container-title&quot;:&quot;Format J. Ilm. Tek. Inform&quot;,&quot;issued&quot;:{&quot;date-parts&quot;:[[2023]]},&quot;page&quot;:&quot;1&quot;,&quot;issue&quot;:&quot;1&quot;,&quot;volume&quot;:&quot;12&quot;,&quot;container-title-short&quot;:&quot;&quot;},&quot;isTemporary&quot;:false}]},{&quot;citationID&quot;:&quot;MENDELEY_CITATION_890ee750-d443-4019-a778-66e573102c1c&quot;,&quot;properties&quot;:{&quot;noteIndex&quot;:0},&quot;isEdited&quot;:false,&quot;manualOverride&quot;:{&quot;isManuallyOverridden&quot;:false,&quot;citeprocText&quot;:&quot;[21]&quot;,&quot;manualOverrideText&quot;:&quot;&quot;},&quot;citationTag&quot;:&quot;MENDELEY_CITATION_v3_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&quot;,&quot;citationItems&quot;:[{&quot;id&quot;:&quot;0f1617de-6688-3c3d-9424-bde42ba5de6d&quot;,&quot;itemData&quot;:{&quot;type&quot;:&quot;article-journal&quot;,&quot;id&quot;:&quot;0f1617de-6688-3c3d-9424-bde42ba5de6d&quot;,&quot;title&quot;:&quot;Perbandingan Metode Naïve Bayes dan SVM dalam Analisis Sentimen Netizen Twitter Terhadap Isu Kemenkeu&quot;,&quot;author&quot;:[{&quot;family&quot;:&quot;Aqsa&quot;,&quot;given&quot;:&quot;A. Anugrah&quot;,&quot;parse-names&quot;:false,&quot;dropping-particle&quot;:&quot;&quot;,&quot;non-dropping-particle&quot;:&quot;&quot;},{&quot;family&quot;:&quot;Irawati&quot;,&quot;given&quot;:&quot;Irawati&quot;,&quot;parse-names&quot;:false,&quot;dropping-particle&quot;:&quot;&quot;,&quot;non-dropping-particle&quot;:&quot;&quot;},{&quot;family&quot;:&quot;Syafie&quot;,&quot;given&quot;:&quot;Lukman&quot;,&quot;parse-names&quot;:false,&quot;dropping-particle&quot;:&quot;&quot;,&quot;non-dropping-particle&quot;:&quot;&quot;}],&quot;container-title&quot;:&quot;Buletin Sistem Informasi dan Teknologi Islam&quot;,&quot;DOI&quot;:&quot;10.33096/busiti.v4i4.1824&quot;,&quot;ISSN&quot;:&quot;2721-0901&quot;,&quot;issued&quot;:{&quot;date-parts&quot;:[[2023,12,4]]},&quot;page&quot;:&quot;327-338&quot;,&quot;abstract&quot;:&quot;&lt;p&gt;Pada awal bulan Maret 2023 Menkopolhukan, Bapak Mahfud MD menyampaikan bahwasanya adanya dugaan transaksi yang mencurigakan yang terjadi di Kemenkeu berdasarkan dari laporan temuan PPATK kepada Mahfud MD, sontak hal tersebut menjadi sorotan di berbagai media sosial salah satunya Twitter, beragam tweet yang dilontarkan oleh netizen di Twitter, ada yang memberikan tweet positif, negatif, dan juga netral. Pada penelitian ini bertujuan untuk membandingkan metode Naïve Bayes dan SVM dalam analisis sentimen netizen Twitter terhadap isu Kemenkeu. Penelitian ini menunjukkan bahwa sentimen netizen didominasi dengan sentimen negatif kemudian diikuti sentimen positif, dan terakhir sentimen netral. Hasil pengujian klasifikasi terhadap kedua metode tersebut didapatkan dari membagi secara acak dataset menjadi dua bagian yaitu data latih dan data uji dengan rasio 70:30. Setelah dilakukan pengujian ditemukan bahwa Naïve Bayes mendapatkan nilai akurasi sebesar 71,7%, presisi sebesar 55,2%, recall sebesar 45,3%, dan f1-score sebesar 44,8%, sedangkan pada SVM mendapatkan nilai akurasi sebesar 74%, presisi sebesar 87,8%, recall sebesar 49,1%, dan f1-score sebesar 49,8%.&lt;/p&gt;&quot;,&quot;issue&quot;:&quot;4&quot;,&quot;volume&quot;:&quot;4&quot;,&quot;container-title-short&quot;:&quot;&quot;},&quot;isTemporary&quot;:false}]},{&quot;citationID&quot;:&quot;MENDELEY_CITATION_5007cb6d-ef5f-45df-8c65-9f681dfc88fe&quot;,&quot;properties&quot;:{&quot;noteIndex&quot;:0},&quot;isEdited&quot;:false,&quot;manualOverride&quot;:{&quot;isManuallyOverridden&quot;:false,&quot;citeprocText&quot;:&quot;[22], [23]&quot;,&quot;manualOverrideText&quot;:&quot;&quot;},&quot;citationTag&quot;:&quot;MENDELEY_CITATION_v3_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&quot;,&quot;citationItems&quot;:[{&quot;id&quot;:&quot;f2dab9db-998d-3274-8aef-1bee89654e28&quot;,&quot;itemData&quot;:{&quot;type&quot;:&quot;article-journal&quot;,&quot;id&quot;:&quot;f2dab9db-998d-3274-8aef-1bee89654e28&quot;,&quot;title&quot;:&quot;Data mining: Concepts and techniques&quot;,&quot;author&quot;:[{&quot;family&quot;:&quot;Mining&quot;,&quot;given&quot;:&quot;What Is Data&quot;,&quot;parse-names&quot;:false,&quot;dropping-particle&quot;:&quot;&quot;,&quot;non-dropping-particle&quot;:&quot;&quot;}],&quot;container-title&quot;:&quot;Morgan Kaufinann&quot;,&quot;issued&quot;:{&quot;date-parts&quot;:[[2006]]},&quot;page&quot;:&quot;4&quot;,&quot;issue&quot;:&quot;559-569&quot;,&quot;volume&quot;:&quot;10&quot;,&quot;container-title-short&quot;:&quot;&quot;},&quot;isTemporary&quot;:false},{&quot;id&quot;:&quot;453f9e52-01a4-36bc-8554-9cc7bf20fe63&quot;,&quot;itemData&quot;:{&quot;type&quot;:&quot;article-journal&quot;,&quot;id&quot;:&quot;453f9e52-01a4-36bc-8554-9cc7bf20fe63&quot;,&quot;title&quot;:&quot;Detection and Mitigation of Distributed Denial of Service Attack On Network Architecture Software Defined Networking Using The Naive Bayes Algorithm&quot;,&quot;author&quot;:[{&quot;family&quot;:&quot;Munir&quot;,&quot;given&quot;:&quot;Misbachul&quot;,&quot;parse-names&quot;:false,&quot;dropping-particle&quot;:&quot;&quot;,&quot;non-dropping-particle&quot;:&quot;&quot;},{&quot;family&quot;:&quot;Ardiansyah&quot;,&quot;given&quot;:&quot;Ipung&quot;,&quot;parse-names&quot;:false,&quot;dropping-particle&quot;:&quot;&quot;,&quot;non-dropping-particle&quot;:&quot;&quot;},{&quot;family&quot;:&quot;Santoso&quot;,&quot;given&quot;:&quot;Joko Dwi&quot;,&quot;parse-names&quot;:false,&quot;dropping-particle&quot;:&quot;&quot;,&quot;non-dropping-particle&quot;:&quot;&quot;},{&quot;family&quot;:&quot;Mustopa&quot;,&quot;given&quot;:&quot;Ali&quot;,&quot;parse-names&quot;:false,&quot;dropping-particle&quot;:&quot;&quot;,&quot;non-dropping-particle&quot;:&quot;&quot;},{&quot;family&quot;:&quot;Mulyatun&quot;,&quot;given&quot;:&quot;Sri&quot;,&quot;parse-names&quot;:false,&quot;dropping-particle&quot;:&quot;&quot;,&quot;non-dropping-particle&quot;:&quot;&quot;}],&quot;container-title&quot;:&quot;Journal of Information System Management (JOISM)&quot;,&quot;DOI&quot;:&quot;10.24076/joism.2022v3i2.656&quot;,&quot;ISSN&quot;:&quot;2715-3088&quot;,&quot;issued&quot;:{&quot;date-parts&quot;:[[2022,1,16]]},&quot;page&quot;:&quot;51-55&quot;,&quot;abstract&quot;:&quot;&lt;p&gt;DDoS attacks are a form of attack carried out by sending packets continuously to machines and even computer networks. This attack will result in a machine or network resources that cannot be accessed or used by users. DDoS attacks usually originate from several machines operated by users or by bots, whereas Dos attacks are carried out by one person or one system. In this study, the term to be used is the term DDoS to represent a DoS or DDoS attack. In the network world, Software Defined Network (SDN) is a promising paradigm. SDN separates the control plane from forwarding plane to improve network programmability and network management. As part of the network, SDN is not spared from DDoS attacks. In this study, we use the naïve Bayes algorithm as a method to detect DDoS attacks on the Software Defined Network network architecture&lt;/p&gt;&quot;,&quot;issue&quot;:&quot;2&quot;,&quot;volume&quot;:&quot;3&quot;,&quot;container-title-short&quot;:&quot;&quot;},&quot;isTemporary&quot;:false}]},{&quot;citationID&quot;:&quot;MENDELEY_CITATION_6e87ccda-96fe-4b04-ac34-3dc31cecad2f&quot;,&quot;properties&quot;:{&quot;noteIndex&quot;:0},&quot;isEdited&quot;:false,&quot;manualOverride&quot;:{&quot;isManuallyOverridden&quot;:false,&quot;citeprocText&quot;:&quot;[24]&quot;,&quot;manualOverrideText&quot;:&quot;&quot;},&quot;citationTag&quot;:&quot;MENDELEY_CITATION_v3_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&quot;,&quot;citationItems&quot;:[{&quot;id&quot;:&quot;9e88683c-fc1c-3d24-bacf-dbbb463df1de&quot;,&quot;itemData&quot;:{&quot;type&quot;:&quot;article-journal&quot;,&quot;id&quot;:&quot;9e88683c-fc1c-3d24-bacf-dbbb463df1de&quot;,&quot;title&quot;:&quot;A systematic analysis of performance measures for classification tasks&quot;,&quot;author&quot;:[{&quot;family&quot;:&quot;Sokolova&quot;,&quot;given&quot;:&quot;Marina&quot;,&quot;parse-names&quot;:false,&quot;dropping-particle&quot;:&quot;&quot;,&quot;non-dropping-particle&quot;:&quot;&quot;},{&quot;family&quot;:&quot;Lapalme&quot;,&quot;given&quot;:&quot;Guy&quot;,&quot;parse-names&quot;:false,&quot;dropping-particle&quot;:&quot;&quot;,&quot;non-dropping-particle&quot;:&quot;&quot;}],&quot;container-title&quot;:&quot;Information Processing &amp; Management&quot;,&quot;container-title-short&quot;:&quot;Inf. Process. Manag.&quot;,&quot;DOI&quot;:&quot;10.1016/j.ipm.2009.03.002&quot;,&quot;ISSN&quot;:&quot;03064573&quot;,&quot;issued&quot;:{&quot;date-parts&quot;:[[2009,7]]},&quot;page&quot;:&quot;427-437&quot;,&quot;issue&quot;:&quot;4&quot;,&quot;volume&quot;:&quot;45&quot;},&quot;isTemporary&quot;:false}]},{&quot;citationID&quot;:&quot;MENDELEY_CITATION_17a2d001-9e9f-4fae-82f5-477646730da5&quot;,&quot;properties&quot;:{&quot;noteIndex&quot;:0},&quot;isEdited&quot;:false,&quot;manualOverride&quot;:{&quot;isManuallyOverridden&quot;:false,&quot;citeprocText&quot;:&quot;[25]&quot;,&quot;manualOverrideText&quot;:&quot;&quot;},&quot;citationTag&quot;:&quot;MENDELEY_CITATION_v3_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&quot;,&quot;citationItems&quot;:[{&quot;id&quot;:&quot;176858cd-d328-312a-ba21-2f8a947cb7ad&quot;,&quot;itemData&quot;:{&quot;type&quot;:&quot;article-journal&quot;,&quot;id&quot;:&quot;176858cd-d328-312a-ba21-2f8a947cb7ad&quot;,&quot;title&quot;:&quot;Penerapan Algoritma K-Nearest Neighbor dan Fitur Ekstraksi N-Gram Dalam Analisis Sentimen Berbasis Aspek&quot;,&quot;author&quot;:[{&quot;family&quot;:&quot;Nurhidayat&quot;,&quot;given&quot;:&quot;Robi&quot;,&quot;parse-names&quot;:false,&quot;dropping-particle&quot;:&quot;&quot;,&quot;non-dropping-particle&quot;:&quot;&quot;},{&quot;family&quot;:&quot;Dewi&quot;,&quot;given&quot;:&quot;Kania Evita&quot;,&quot;parse-names&quot;:false,&quot;dropping-particle&quot;:&quot;&quot;,&quot;non-dropping-particle&quot;:&quot;&quot;}],&quot;container-title&quot;:&quot;Komputa : Jurnal Ilmiah Komputer dan Informatika&quot;,&quot;DOI&quot;:&quot;10.34010/komputa.v12i1.9458&quot;,&quot;ISSN&quot;:&quot;2715-7849&quot;,&quot;issued&quot;:{&quot;date-parts&quot;:[[2023,5,18]]},&quot;page&quot;:&quot;91-100&quot;,&quot;abstract&quot;:&quot;&lt;p&gt;Pertumbuhan dan perkembangan teknologi yang begitu cepat dan pesat menjadikan membeli produk secara online semakin meningkat dan disukai yaitu membeli produk kecantikan. Banyak pertimbangan untuk mengetahui kualitas dari produk, salah satu caranya yaitu melihat ulasan produk kecantikan. Tujuan dari penelitian untuk mengevaluasi performansi dari metode K-Nearest Neighbor dan fitur ekstraksi N-Gram dalam melakukan analisis sentimen berbasis aspek pada produk kecantikan. Metodologi yang digunakan adalah pengumpulan data, preprocessing, ekstraksi fitur N-Gram, pembobotan kata dengan TF-IDF, klasifikasi dengan K-Nearest Neighbor ,Multi Label dengan binari ova, dan terakhir evaluasi performansi. Pembagian data dibagi menjadi tiga skenario yaitu 80:20, 70:30:, dan 60:40. Pengujian dilakukan dengan dataset original dan data yang diseimbangkan menggunakan metode Random Over Sampling. Hasil pengujian menunjukkan bahwa data yang seimbang menghasilkan nilai akurasi yang lebih baik daripada data yang tidak seimbang. Pada KNN dengan nilai k = 1 pada dataset seimbang, menghasilkan akurasi tertinggi. Akurasi pada aspek aroma, harga, kemasan dan  efektivitas secara berturut-turut adalah 91,9%; 95,4%; 98,6%; 88,8%. Berdasarkan hasil pengujian yang telah dilakukan pada setiap aspek, didapatkan akurasi tertinggi dengan nilai akurasi 98,6% dari aspek kemasan pada skenario data 80:20.&lt;/p&gt;&quot;,&quot;issue&quot;:&quot;1&quot;,&quot;volume&quot;:&quot;12&quot;,&quot;container-title-short&quot;:&quot;&quot;},&quot;isTemporary&quot;:false}]}]"/>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Ari23</b:Tag>
    <b:SourceType>Book</b:SourceType>
    <b:Guid>{D15D90DC-5ACE-6D4C-BFDD-EC7E662EFE17}</b:Guid>
    <b:Author>
      <b:Author>
        <b:NameList>
          <b:Person>
            <b:Last>Pratomo</b:Last>
            <b:First>Arief</b:First>
            <b:Middle>Budi</b:Middle>
          </b:Person>
        </b:NameList>
      </b:Author>
    </b:Author>
    <b:Title>PENGEMBANGAN SISTEM FIREWALL PADA JARINGAN KOMPUTER BERBASIS MIKROTIK ROUTEROS Authors </b:Title>
    <b:City>Kota Yogyakarta, Daerah Istimewa Yogyakarta, Indonesia</b:City>
    <b:Publisher>Laboratorium Komputer dan ICT, STIE Nusa Megarkencana </b:Publisher>
    <b:Year>2023</b:Year>
    <b:RefOrder>1</b:RefOrder>
  </b:Source>
  <b:Source>
    <b:Tag>Pra21</b:Tag>
    <b:SourceType>Book</b:SourceType>
    <b:Guid>{507CB065-9739-DF49-BB93-C37B6527182B}</b:Guid>
    <b:Author>
      <b:Author>
        <b:NameList>
          <b:Person>
            <b:Last>wisudana</b:Last>
            <b:First>Praba</b:First>
            <b:Middle>danu budi</b:Middle>
          </b:Person>
        </b:NameList>
      </b:Author>
    </b:Author>
    <b:Title>pendeteksi serangan syn flood pada jaringan komputer lokal menggunakan algoritma naive bayes </b:Title>
    <b:City>malang jawa timur</b:City>
    <b:Publisher>universitas brawijaya</b:Publisher>
    <b:Year>2021</b:Year>
    <b:RefOrder>3</b:RefOrder>
  </b:Source>
  <b:Source>
    <b:Tag>Chu23</b:Tag>
    <b:SourceType>Book</b:SourceType>
    <b:Guid>{1D601224-C810-894D-BD0F-EC71C6F78A4A}</b:Guid>
    <b:Author>
      <b:Author>
        <b:NameList>
          <b:Person>
            <b:Last>Yang</b:Last>
            <b:First>Chun-Hao</b:First>
          </b:Person>
        </b:NameList>
      </b:Author>
    </b:Author>
    <b:Title>Detection and Mitigation of SYN Flooding Attacks through SYN/ACK Packets and Black/White Lists</b:Title>
    <b:City>taiwan</b:City>
    <b:Publisher>Department of Computer Science and Information Engineering, National Cheng Kung University, Tainan 701401, Taiwan</b:Publisher>
    <b:Year>2023</b:Year>
    <b:RefOrder>4</b:RefOrder>
  </b:Source>
  <b:Source>
    <b:Tag>Ery25</b:Tag>
    <b:SourceType>Book</b:SourceType>
    <b:Guid>{8F906869-4412-9A4C-99DC-6F122B090C35}</b:Guid>
    <b:Author>
      <b:Author>
        <b:NameList>
          <b:Person>
            <b:Last>Atmadji</b:Last>
            <b:First>Ery</b:First>
            <b:Middle>Setiyawan Jullev</b:Middle>
          </b:Person>
        </b:NameList>
      </b:Author>
    </b:Author>
    <b:Title>Penggunaan Naive Bayes Classifier pada Analisis Sentimen di Destinasi Pariwisata Super Prioritas Indonesia Berdasarkan Ulasan Pengguna</b:Title>
    <b:City>bandung</b:City>
    <b:Publisher>institusi teknologi bandung </b:Publisher>
    <b:Year>2025</b:Year>
    <b:RefOrder>5</b:RefOrder>
  </b:Source>
  <b:Source>
    <b:Tag>Dia23</b:Tag>
    <b:SourceType>Book</b:SourceType>
    <b:Guid>{AED6AAC4-1A11-F944-800E-65E209C5A07B}</b:Guid>
    <b:Author>
      <b:Author>
        <b:NameList>
          <b:Person>
            <b:Last>Firdaus</b:Last>
            <b:First>Diash</b:First>
          </b:Person>
        </b:NameList>
      </b:Author>
    </b:Author>
    <b:Title>DETEKSI ANOMALI DAN SERANGAN LOW RATEDDOSDALAM LALU LINTAS JARINGAN MENGGUNAKAN NAIVE BAYES</b:Title>
    <b:City>bandung</b:City>
    <b:Publisher>Universitas Logistik dan Bisnis Internasional </b:Publisher>
    <b:Year>2023</b:Year>
    <b:RefOrder>6</b:RefOrder>
  </b:Source>
  <b:Source>
    <b:Tag>Ink25</b:Tag>
    <b:SourceType>Book</b:SourceType>
    <b:Guid>{832822A5-6B2B-8F40-BAC7-E09582C21191}</b:Guid>
    <b:Author>
      <b:Author>
        <b:NameList>
          <b:Person>
            <b:Last>Saputri</b:Last>
            <b:First>Inka</b:First>
          </b:Person>
        </b:NameList>
      </b:Author>
    </b:Author>
    <b:Title>EFFECTIVENESS HYPERPARAMETER TUNING ON RANDOM FOREST, LINEAR DISCRIMINANT ANALYSIS, LOGISTIC REGRESSION AND NAÏVE BAYES ALGORITHMS FOR DETECTING DOS NETWORK ATTACKS</b:Title>
    <b:City>purwokerto</b:City>
    <b:Publisher>Information Technology, Computer Science Faculty, Universitas Amikom Purwokerto, Indonesia</b:Publisher>
    <b:Year>2025</b:Year>
    <b:RefOrder>7</b:RefOrder>
  </b:Source>
  <b:Source>
    <b:Tag>Mua22</b:Tag>
    <b:SourceType>Book</b:SourceType>
    <b:Guid>{8E16079C-C2E1-5146-93FD-DEFDE5AF2E5C}</b:Guid>
    <b:Author>
      <b:Author>
        <b:NameList>
          <b:Person>
            <b:Last>Zidane</b:Last>
            <b:First>Muamar</b:First>
          </b:Person>
        </b:NameList>
      </b:Author>
    </b:Author>
    <b:Title>Klasifikasi Serangan Distributed Denial-of-Service (DDoS) menggunakan Metode Data Mining Naïve Bayes</b:Title>
    <b:City>malang jawa timur</b:City>
    <b:Publisher> Universitas Brawijaya</b:Publisher>
    <b:Year>2022</b:Year>
    <b:RefOrder>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E237D8B-9134-5A4B-98B4-66975CA89C22}">
  <ds:schemaRefs>
    <ds:schemaRef ds:uri="http://schemas.openxmlformats.org/officeDocument/2006/bibliography"/>
  </ds:schemaRefs>
</ds:datastoreItem>
</file>

<file path=customXml/itemProps3.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4.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7</Pages>
  <Words>3740</Words>
  <Characters>21322</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2501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6</cp:revision>
  <cp:lastPrinted>2024-10-27T05:01:00Z</cp:lastPrinted>
  <dcterms:created xsi:type="dcterms:W3CDTF">2026-06-04T05:40:00Z</dcterms:created>
  <dcterms:modified xsi:type="dcterms:W3CDTF">2026-06-2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e781b649-9905-3865-bb09-a8fb9bef6ce7</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turabian-author-date</vt:lpwstr>
  </property>
  <property fmtid="{D5CDD505-2E9C-101B-9397-08002B2CF9AE}" pid="27" name="Mendeley Recent Style Name 8_1">
    <vt:lpwstr>Turabian 9th edition (author-dat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